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B75B6" w:rsidRPr="00310E44" w:rsidRDefault="00EB75B6" w:rsidP="00EB75B6">
      <w:pPr>
        <w:spacing w:line="276" w:lineRule="auto"/>
        <w:rPr>
          <w:rFonts w:eastAsia="Arial Unicode MS"/>
          <w:szCs w:val="24"/>
        </w:rPr>
      </w:pPr>
      <w:r w:rsidRPr="00310E44">
        <w:rPr>
          <w:rFonts w:eastAsia="Arial Unicode MS"/>
          <w:szCs w:val="24"/>
        </w:rPr>
        <w:t xml:space="preserve">Table </w:t>
      </w:r>
      <w:r w:rsidR="00527023">
        <w:rPr>
          <w:rFonts w:eastAsia="Arial Unicode MS"/>
          <w:szCs w:val="24"/>
        </w:rPr>
        <w:t>S</w:t>
      </w:r>
      <w:r w:rsidRPr="00310E44">
        <w:rPr>
          <w:rFonts w:eastAsia="Arial Unicode MS"/>
          <w:szCs w:val="24"/>
        </w:rPr>
        <w:t>1: Summary of High Flow Nasal Cannula Utilization in Published Randomized Controlled Trials</w:t>
      </w:r>
    </w:p>
    <w:tbl>
      <w:tblPr>
        <w:tblW w:w="12893" w:type="dxa"/>
        <w:tblInd w:w="-201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60"/>
        <w:gridCol w:w="1562"/>
        <w:gridCol w:w="958"/>
        <w:gridCol w:w="900"/>
        <w:gridCol w:w="540"/>
        <w:gridCol w:w="1170"/>
        <w:gridCol w:w="1080"/>
        <w:gridCol w:w="720"/>
        <w:gridCol w:w="1530"/>
        <w:gridCol w:w="990"/>
        <w:gridCol w:w="1201"/>
        <w:gridCol w:w="982"/>
      </w:tblGrid>
      <w:tr w:rsidR="00EB75B6" w:rsidRPr="00310E44" w:rsidTr="00A41AC7">
        <w:trPr>
          <w:trHeight w:val="100"/>
        </w:trPr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  <w:hideMark/>
          </w:tcPr>
          <w:p w:rsidR="00EB75B6" w:rsidRPr="00027153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Reference</w:t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Countr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Location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No.</w:t>
            </w:r>
          </w:p>
          <w:p w:rsidR="00EB75B6" w:rsidRPr="00310E44" w:rsidRDefault="00EB75B6" w:rsidP="00A41AC7">
            <w:pPr>
              <w:rPr>
                <w:sz w:val="20"/>
              </w:rPr>
            </w:pP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Control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Device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Initial flow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Flow adjust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actual flow rate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Actual FiO</w:t>
            </w:r>
            <w:r w:rsidRPr="00310E44">
              <w:rPr>
                <w:b/>
                <w:bCs/>
                <w:sz w:val="20"/>
                <w:vertAlign w:val="subscript"/>
              </w:rPr>
              <w:t>2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/>
                <w:bCs/>
                <w:sz w:val="20"/>
              </w:rPr>
              <w:t>Target SpO</w:t>
            </w:r>
            <w:r w:rsidRPr="00310E44">
              <w:rPr>
                <w:b/>
                <w:bCs/>
                <w:sz w:val="20"/>
                <w:vertAlign w:val="subscript"/>
              </w:rPr>
              <w:t>2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HFNC use for acute hypoxemia to avoid intubation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7, Makdee</w:t>
            </w:r>
            <w:r w:rsidRPr="00310E44">
              <w:rPr>
                <w:sz w:val="20"/>
              </w:rPr>
              <w:fldChar w:fldCharType="begin">
                <w:fldData xml:space="preserve">PEVuZE5vdGU+PENpdGU+PEF1dGhvcj5NYWtkZWU8L0F1dGhvcj48WWVhcj4yMDE3PC9ZZWFyPjxS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NYWtkZWU8L0F1dGhvcj48WWVhcj4yMDE3PC9ZZWFyPjxS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1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Thailand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ED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36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Optiflow/ </w:t>
            </w:r>
            <w:proofErr w:type="spellStart"/>
            <w:r w:rsidRPr="00310E44">
              <w:rPr>
                <w:sz w:val="20"/>
              </w:rPr>
              <w:t>Airvo</w:t>
            </w:r>
            <w:proofErr w:type="spellEnd"/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.50 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Del="008957BB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5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7, Delorme</w:t>
            </w:r>
            <w:r w:rsidRPr="00310E44">
              <w:rPr>
                <w:sz w:val="20"/>
              </w:rPr>
              <w:fldChar w:fldCharType="begin">
                <w:fldData xml:space="preserve">PEVuZE5vdGU+PENpdGU+PEF1dGhvcj5EZWxvcm1lPC9BdXRob3I+PFllYXI+MjAxNzwvWWVhcj48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EZWxvcm1lPC9BdXRob3I+PFllYXI+MjAxNzwvWWVhcj48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2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anad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2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20/40/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46/.40/ .4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90%/94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6, Jones</w:t>
            </w:r>
            <w:r w:rsidRPr="00310E44">
              <w:rPr>
                <w:sz w:val="20"/>
              </w:rPr>
              <w:fldChar w:fldCharType="begin">
                <w:fldData xml:space="preserve">PEVuZE5vdGU+PENpdGU+PEF1dGhvcj5Kb25lczwvQXV0aG9yPjxZZWFyPjIwMTY8L1llYXI+PFJl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Kb25lczwvQXV0aG9yPjxZZWFyPjIwMTY8L1llYXI+PFJl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3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Z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ED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03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Optiflow/ </w:t>
            </w:r>
            <w:proofErr w:type="spellStart"/>
            <w:r w:rsidRPr="00310E44">
              <w:rPr>
                <w:sz w:val="20"/>
              </w:rPr>
              <w:t>Airvo</w:t>
            </w:r>
            <w:proofErr w:type="spellEnd"/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28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3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5, Rittayamai</w:t>
            </w:r>
            <w:r w:rsidRPr="00310E44">
              <w:rPr>
                <w:sz w:val="20"/>
              </w:rPr>
              <w:fldChar w:fldCharType="begin">
                <w:fldData xml:space="preserve">PEVuZE5vdGU+PENpdGU+PEF1dGhvcj5SaXR0YXlhbWFpPC9BdXRob3I+PFllYXI+MjAxNTwvWWVh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SaXR0YXlhbWFpPC9BdXRob3I+PFllYXI+MjAxNTwvWWVh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4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Thailand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ED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5.5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45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4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5, Frat</w:t>
            </w:r>
            <w:r w:rsidRPr="00310E44">
              <w:rPr>
                <w:sz w:val="20"/>
              </w:rPr>
              <w:fldChar w:fldCharType="begin">
                <w:fldData xml:space="preserve">PEVuZE5vdGU+PENpdGU+PEF1dGhvcj5GcmF0PC9BdXRob3I+PFllYXI+MjAxNTwvWWVhcj48UmVj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GcmF0PC9BdXRob3I+PFllYXI+MjAxNTwvWWVhcj48UmVj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5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1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/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8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82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2012, </w:t>
            </w:r>
            <w:bookmarkStart w:id="0" w:name="OLE_LINK2"/>
            <w:bookmarkStart w:id="1" w:name="OLE_LINK3"/>
            <w:r w:rsidRPr="00310E44">
              <w:rPr>
                <w:sz w:val="20"/>
              </w:rPr>
              <w:t>Cuquemelle</w:t>
            </w:r>
            <w:bookmarkEnd w:id="0"/>
            <w:bookmarkEnd w:id="1"/>
            <w:r w:rsidRPr="00310E44">
              <w:rPr>
                <w:sz w:val="20"/>
              </w:rPr>
              <w:fldChar w:fldCharType="begin">
                <w:fldData xml:space="preserve">PEVuZE5vdGU+PENpdGU+PEF1dGhvcj5DdXF1ZW1lbGxlPC9BdXRob3I+PFllYXI+MjAxMjwvWWVh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DdXF1ZW1lbGxlPC9BdXRob3I+PFllYXI+MjAxMjwvWWVh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6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M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depend on SpO</w:t>
            </w:r>
            <w:r w:rsidRPr="00310E44">
              <w:rPr>
                <w:sz w:val="20"/>
                <w:vertAlign w:val="subscript"/>
              </w:rPr>
              <w:t>2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5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Post-extubation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Thille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UaGlsbGU8L0F1dGhvcj48WWVhcj4yMDE5PC9ZZWFyPjxS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UaGlsbGU8L0F1dGhvcj48WWVhcj4yMDE5PC9ZZWFyPjxS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7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41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HFNC+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41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≥ 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0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 xml:space="preserve">19, </w:t>
            </w:r>
            <w:bookmarkStart w:id="2" w:name="OLE_LINK4"/>
            <w:r w:rsidRPr="00310E44">
              <w:rPr>
                <w:rFonts w:eastAsiaTheme="minorEastAsia"/>
                <w:bCs/>
                <w:sz w:val="20"/>
                <w:lang w:eastAsia="zh-CN"/>
              </w:rPr>
              <w:t>Gaspari</w:t>
            </w:r>
            <w:bookmarkEnd w:id="2"/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HYXNwYXJpPC9BdXRob3I+PFllYXI+MjAyMDwvWWVhcj48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HYXNwYXJpPC9BdXRob3I+PFllYXI+MjAyMDwvWWVhcj48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8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 xml:space="preserve">Italy 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Servo U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≥ 93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</w:t>
            </w: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,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 xml:space="preserve"> </w:t>
            </w:r>
            <w:bookmarkStart w:id="3" w:name="OLE_LINK5"/>
            <w:bookmarkStart w:id="4" w:name="OLE_LINK6"/>
            <w:r w:rsidRPr="00310E44">
              <w:rPr>
                <w:rFonts w:eastAsiaTheme="minorEastAsia"/>
                <w:bCs/>
                <w:sz w:val="20"/>
                <w:lang w:eastAsia="zh-CN"/>
              </w:rPr>
              <w:t>Di mussi</w:t>
            </w:r>
            <w:bookmarkEnd w:id="3"/>
            <w:bookmarkEnd w:id="4"/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EaSBNdXNzaTwvQXV0aG9yPjxZZWFyPjIwMTg8L1llYXI+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EaSBNdXNzaTwvQXV0aG9yPjxZZWFyPjIwMTg8L1llYXI+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9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tal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ace mask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proofErr w:type="spellStart"/>
            <w:r w:rsidRPr="00310E44">
              <w:rPr>
                <w:rFonts w:eastAsiaTheme="minorEastAsia"/>
                <w:sz w:val="20"/>
                <w:lang w:eastAsia="zh-CN"/>
              </w:rPr>
              <w:t>Airvo</w:t>
            </w:r>
            <w:proofErr w:type="spellEnd"/>
            <w:r w:rsidRPr="00310E44">
              <w:rPr>
                <w:rFonts w:eastAsiaTheme="minorEastAsia"/>
                <w:sz w:val="20"/>
                <w:lang w:eastAsia="zh-CN"/>
              </w:rPr>
              <w:t xml:space="preserve">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-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.46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88-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7, Song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Tb25nPC9BdXRob3I+PFllYXI+MjAxNzwvWWVhcj48UmVj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Tb25nPC9BdXRob3I+PFllYXI+MjAxNzwvWWVhcj48UmVj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10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hin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6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18"/>
              </w:rPr>
              <w:t>Venturi mask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6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decrease 5-1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36.8 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94–98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6, Hernandez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IZXJuYW5kZXo8L0F1dGhvcj48WWVhcj4yMDE2PC9ZZWFy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IZXJuYW5kZXo8L0F1dGhvcj48WWVhcj4yMDE2PC9ZZWFy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11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Spain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604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ncrease by 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35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&gt;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6, Hernandez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IZXJuYW5kZXo8L0F1dGhvcj48WWVhcj4yMDE2PC9ZZWFy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IZXJuYW5kZXo8L0F1dGhvcj48WWVhcj4yMDE2PC9ZZWFy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12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Spain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27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ncrease by 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30.9 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32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&gt;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4, Maggiore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NYWdnaW9yZTwvQXV0aG9yPjxZZWFyPjIwMTQ8L1llYXI+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NYWdnaW9yZTwvQXV0aG9yPjxZZWFyPjIwMTQ8L1llYXI+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13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tal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05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18"/>
              </w:rPr>
              <w:t>Venturi mask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.38 ± .07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92-98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4, Rittayamai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SaXR0YXlhbWFpPC9BdXRob3I+PFllYXI+MjAxNDwvWWVh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SaXR0YXlhbWFpPC9BdXRob3I+PFllYXI+MjAxNDwvWWVh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14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Thailand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7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94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Prophylactic use of HFNC for post-surgical patients 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20, Vourc’h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IwPC9Z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IwPC9Z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15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hint="eastAsia"/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20, Tatsuishi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&lt;EndNote&gt;&lt;Cite&gt;&lt;Author&gt;Tatsuishi&lt;/Author&gt;&lt;Year&gt;2020&lt;/Year&gt;&lt;RecNum&gt;162&lt;/RecNum&gt;&lt;DisplayText&gt;&lt;style face="superscript"&gt;16&lt;/style&gt;&lt;/DisplayText&gt;&lt;record&gt;&lt;rec-number&gt;162&lt;/rec-number&gt;&lt;foreign-keys&gt;&lt;key app="EN" db-id="vee5sstv3se5rwewpeyvdzrhdap0tzzaz5dp" timestamp="1607531915"&gt;162&lt;/key&gt;&lt;/foreign-keys&gt;&lt;ref-type name="Journal Article"&gt;17&lt;/ref-type&gt;&lt;contributors&gt;&lt;authors&gt;&lt;author&gt;Tatsuishi, W.&lt;/author&gt;&lt;author&gt;Sato, T.&lt;/author&gt;&lt;author&gt;Kataoka, G.&lt;/author&gt;&lt;author&gt;Sato, A.&lt;/author&gt;&lt;author&gt;Asano, R.&lt;/author&gt;&lt;author&gt;Nakano, K.&lt;/author&gt;&lt;/authors&gt;&lt;/contributors&gt;&lt;auth-address&gt;Department of Cardiovascular Surgery wataru0812_drt@yahoo.co.jp.&amp;#xD;Department of Cardiovascular Surgery.&amp;#xD;Department of Clinical Engineering, Tokyo Women&amp;apos;s Medical University, Medical Center East, Tokyo, Japan.&lt;/auth-address&gt;&lt;titles&gt;&lt;title&gt;High-Flow Nasal Cannula Therapy With Early Extubation for Subjects Undergoing Off-Pump Coronary Artery Bypass Graft Surgery&lt;/title&gt;&lt;secondary-title&gt;Respir Care&lt;/secondary-title&gt;&lt;/titles&gt;&lt;periodical&gt;&lt;full-title&gt;Respir Care&lt;/full-title&gt;&lt;/periodical&gt;&lt;pages&gt;183-190&lt;/pages&gt;&lt;volume&gt;65&lt;/volume&gt;&lt;number&gt;2&lt;/number&gt;&lt;edition&gt;2019/10/24&lt;/edition&gt;&lt;keywords&gt;&lt;keyword&gt;atelectasis&lt;/keyword&gt;&lt;keyword&gt;coronary artery bypass grafting&lt;/keyword&gt;&lt;keyword&gt;high-flow nasal cannula therapy&lt;/keyword&gt;&lt;keyword&gt;respiration&lt;/keyword&gt;&lt;/keywords&gt;&lt;dates&gt;&lt;year&gt;2020&lt;/year&gt;&lt;pub-dates&gt;&lt;date&gt;Feb&lt;/date&gt;&lt;/pub-dates&gt;&lt;/dates&gt;&lt;isbn&gt;1943-3654 (Electronic)&amp;#xD;0020-1324 (Linking)&lt;/isbn&gt;&lt;accession-num&gt;31641074&lt;/accession-num&gt;&lt;urls&gt;&lt;related-urls&gt;&lt;url&gt;https://www.ncbi.nlm.nih.gov/pubmed/31641074&lt;/url&gt;&lt;/related-urls&gt;&lt;/urls&gt;&lt;electronic-resource-num&gt;10.4187/respcare.06382&lt;/electronic-resource-num&gt;&lt;research-notes&gt;16&lt;/research-notes&gt;&lt;/record&gt;&lt;/Cite&gt;&lt;/EndNote&gt;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16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Japan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4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-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21-0.35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&gt;90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Pennisi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QZW5uaXNpPC9BdXRob3I+PFllYXI+MjAxOTwvWWVhcj48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QZW5uaXNpPC9BdXRob3I+PFllYXI+MjAxOTwvWWVhcj48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17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tal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5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18"/>
              </w:rPr>
              <w:t>Venturi mask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proofErr w:type="spellStart"/>
            <w:r w:rsidRPr="00310E44">
              <w:rPr>
                <w:sz w:val="20"/>
              </w:rPr>
              <w:t>Airvo</w:t>
            </w:r>
            <w:proofErr w:type="spellEnd"/>
            <w:r w:rsidRPr="00310E44">
              <w:rPr>
                <w:sz w:val="20"/>
              </w:rPr>
              <w:t xml:space="preserve">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39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2-98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, Sahin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&lt;EndNote&gt;&lt;Cite&gt;&lt;Author&gt;Sahin&lt;/Author&gt;&lt;Year&gt;2018&lt;/Year&gt;&lt;RecNum&gt;166&lt;/RecNum&gt;&lt;DisplayText&gt;&lt;style face="superscript"&gt;18&lt;/style&gt;&lt;/DisplayText&gt;&lt;record&gt;&lt;rec-number&gt;166&lt;/rec-number&gt;&lt;foreign-keys&gt;&lt;key app="EN" db-id="vee5sstv3se5rwewpeyvdzrhdap0tzzaz5dp" timestamp="1607532374"&gt;166&lt;/key&gt;&lt;/foreign-keys&gt;&lt;ref-type name="Journal Article"&gt;17&lt;/ref-type&gt;&lt;contributors&gt;&lt;authors&gt;&lt;author&gt;Sahin, M.&lt;/author&gt;&lt;author&gt;El, H.&lt;/author&gt;&lt;author&gt;Akkoc, I.&lt;/author&gt;&lt;/authors&gt;&lt;/contributors&gt;&lt;auth-address&gt;Department of Cardiovascular Surgery, Haseki Teaching and Research Hospital, Istanbul, Turkey.&amp;#xD;Department of Cardiovascular Surgery, Sisli Teaching and Research Hospital, Istanbul, Turkey.&amp;#xD;Department of Anesthesia and Reanimation, Haseki Teaching and Research Hospital, Istanbul, Turkey.&lt;/auth-address&gt;&lt;titles&gt;&lt;title&gt;Comparison of Mask Oxygen Therapy and High-Flow Oxygen Therapy after Cardiopulmonary Bypass in Obese Patients&lt;/title&gt;&lt;secondary-title&gt;Can Respir J&lt;/secondary-title&gt;&lt;/titles&gt;&lt;periodical&gt;&lt;full-title&gt;Can Respir J&lt;/full-title&gt;&lt;/periodical&gt;&lt;pages&gt;1039635&lt;/pages&gt;&lt;volume&gt;2018&lt;/volume&gt;&lt;edition&gt;2018/04/07&lt;/edition&gt;&lt;keywords&gt;&lt;keyword&gt;Aged&lt;/keyword&gt;&lt;keyword&gt;Cardiopulmonary Bypass/*rehabilitation&lt;/keyword&gt;&lt;keyword&gt;Female&lt;/keyword&gt;&lt;keyword&gt;Humans&lt;/keyword&gt;&lt;keyword&gt;Male&lt;/keyword&gt;&lt;keyword&gt;Middle Aged&lt;/keyword&gt;&lt;keyword&gt;*Obesity&lt;/keyword&gt;&lt;keyword&gt;Oxygen/*administration &amp;amp; dosage&lt;/keyword&gt;&lt;keyword&gt;Prospective Studies&lt;/keyword&gt;&lt;keyword&gt;*Respiration, Artificial&lt;/keyword&gt;&lt;/keywords&gt;&lt;dates&gt;&lt;year&gt;2018&lt;/year&gt;&lt;/dates&gt;&lt;isbn&gt;1916-7245 (Electronic)&amp;#xD;1198-2241 (Linking)&lt;/isbn&gt;&lt;accession-num&gt;29623135&lt;/accession-num&gt;&lt;urls&gt;&lt;related-urls&gt;&lt;url&gt;https://www.ncbi.nlm.nih.gov/pubmed/29623135&lt;/url&gt;&lt;/related-urls&gt;&lt;/urls&gt;&lt;custom2&gt;PMC5829344&lt;/custom2&gt;&lt;electronic-resource-num&gt;10.1155/2018/1039635&lt;/electronic-resource-num&gt;&lt;research-notes&gt;18&lt;/research-notes&gt;&lt;/record&gt;&lt;/Cite&gt;&lt;/EndNote&gt;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18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Turke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0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18"/>
              </w:rPr>
              <w:t>Simple mask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Optiflow/ </w:t>
            </w:r>
            <w:proofErr w:type="spellStart"/>
            <w:r w:rsidRPr="00310E44">
              <w:rPr>
                <w:sz w:val="20"/>
              </w:rPr>
              <w:t>Vapotherm</w:t>
            </w:r>
            <w:proofErr w:type="spellEnd"/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5-4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&gt;93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, Zochios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ab2NoaW9zPC9BdXRob3I+PFllYXI+MjAxODwvWWVhcj48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ab2NoaW9zPC9BdXRob3I+PFllYXI+MjAxODwvWWVhcj48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19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UK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0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-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 xml:space="preserve">≥ </w:t>
            </w:r>
            <w:r w:rsidRPr="00310E44">
              <w:rPr>
                <w:rFonts w:eastAsiaTheme="minorEastAsia"/>
                <w:sz w:val="20"/>
                <w:lang w:eastAsia="zh-CN"/>
              </w:rPr>
              <w:t>93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/>
                <w:bCs/>
                <w:sz w:val="20"/>
                <w:lang w:eastAsia="zh-CN"/>
              </w:rPr>
              <w:t>2017,</w:t>
            </w:r>
            <w:r w:rsidRPr="00310E44">
              <w:rPr>
                <w:rFonts w:asciiTheme="minorHAnsi" w:eastAsiaTheme="minorEastAsia" w:hAnsi="Calibri" w:cstheme="minorBidi"/>
                <w:kern w:val="24"/>
              </w:rPr>
              <w:t xml:space="preserve"> 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Brainard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CcmFpbmFyZDwvQXV0aG9yPjxZZWFyPjIwMTc8L1llYXI+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CcmFpbmFyZDwvQXV0aG9yPjxZZWFyPjIwMTc8L1llYXI+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0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U</w:t>
            </w:r>
            <w:r w:rsidRPr="00310E44">
              <w:rPr>
                <w:rFonts w:eastAsiaTheme="minorEastAsia"/>
                <w:sz w:val="20"/>
                <w:lang w:eastAsia="zh-CN"/>
              </w:rPr>
              <w:t>S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4</w:t>
            </w:r>
            <w:r w:rsidRPr="00310E44">
              <w:rPr>
                <w:rFonts w:eastAsiaTheme="minorEastAsia"/>
                <w:sz w:val="20"/>
                <w:lang w:eastAsia="zh-CN"/>
              </w:rPr>
              <w:t>4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4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rFonts w:ascii="宋体" w:eastAsia="宋体" w:hAnsi="宋体" w:cs="宋体" w:hint="eastAsia"/>
                <w:sz w:val="20"/>
              </w:rPr>
              <w:t>≥</w:t>
            </w:r>
            <w:r w:rsidRPr="00310E44">
              <w:rPr>
                <w:rFonts w:ascii="宋体" w:eastAsia="宋体" w:hAnsi="宋体" w:cs="宋体"/>
                <w:sz w:val="20"/>
              </w:rPr>
              <w:t xml:space="preserve"> 90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7, Yu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ZdTwvQXV0aG9yPjxZZWFyPjIwMTc8L1llYXI+PFJlY051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ZdTwvQXV0aG9yPjxZZWFyPjIwMTc8L1llYXI+PFJlY051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21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Chin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11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5-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&gt;95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6, Futier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GdXRpZXI8L0F1dGhvcj48WWVhcj4yMDE2PC9ZZWFyPjxS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GdXRpZXI8L0F1dGhvcj48WWVhcj4yMDE2PC9ZZWFyPjxS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22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22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-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&gt;95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bCs/>
                <w:sz w:val="20"/>
              </w:rPr>
            </w:pPr>
            <w:r w:rsidRPr="00310E44">
              <w:rPr>
                <w:bCs/>
                <w:sz w:val="20"/>
              </w:rPr>
              <w:t>2016,Ansari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BbnNhcmk8L0F1dGhvcj48WWVhcj4yMDE2PC9ZZWFyPjxS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BbnNhcmk8L0F1dGhvcj48WWVhcj4yMDE2PC9ZZWFyPjxS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23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UK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Post OR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-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&gt;93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5, Corley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&lt;EndNote&gt;&lt;Cite&gt;&lt;Author&gt;Corley&lt;/Author&gt;&lt;Year&gt;2015&lt;/Year&gt;&lt;RecNum&gt;189&lt;/RecNum&gt;&lt;DisplayText&gt;&lt;style face="superscript"&gt;24&lt;/style&gt;&lt;/DisplayText&gt;&lt;record&gt;&lt;rec-number&gt;189&lt;/rec-number&gt;&lt;foreign-keys&gt;&lt;key app="EN" db-id="vee5sstv3se5rwewpeyvdzrhdap0tzzaz5dp" timestamp="1607607572"&gt;189&lt;/key&gt;&lt;/foreign-keys&gt;&lt;ref-type name="Journal Article"&gt;17&lt;/ref-type&gt;&lt;contributors&gt;&lt;authors&gt;&lt;author&gt;Corley, A.&lt;/author&gt;&lt;author&gt;Bull, T.&lt;/author&gt;&lt;author&gt;Spooner, A. J.&lt;/author&gt;&lt;author&gt;Barnett, A. G.&lt;/author&gt;&lt;author&gt;Fraser, J. F.&lt;/author&gt;&lt;/authors&gt;&lt;/contributors&gt;&lt;auth-address&gt;Critical Care Research Group, Level 5 CSB, The Prince Charles Hospital, Rode Rd, Chermside, 4032, Australia, amanda.corley@health.qld.gov.au.&lt;/auth-address&gt;&lt;titles&gt;&lt;title&gt;Direct extubation onto high-flow nasal cannulae post-cardiac surgery versus standard treatment in patients with a BMI &amp;gt;/=30: a randomised controlled trial&lt;/title&gt;&lt;secondary-title&gt;Intensive Care Med&lt;/secondary-title&gt;&lt;/titles&gt;&lt;periodical&gt;&lt;full-title&gt;Intensive Care Med&lt;/full-title&gt;&lt;/periodical&gt;&lt;pages&gt;887-94&lt;/pages&gt;&lt;volume&gt;41&lt;/volume&gt;&lt;number&gt;5&lt;/number&gt;&lt;edition&gt;2015/04/09&lt;/edition&gt;&lt;keywords&gt;&lt;keyword&gt;Aged&lt;/keyword&gt;&lt;keyword&gt;Airway Extubation/*methods&lt;/keyword&gt;&lt;keyword&gt;*Body Mass Index&lt;/keyword&gt;&lt;keyword&gt;Cardiac Surgical Procedures/*methods&lt;/keyword&gt;&lt;keyword&gt;*Catheters&lt;/keyword&gt;&lt;keyword&gt;Female&lt;/keyword&gt;&lt;keyword&gt;Humans&lt;/keyword&gt;&lt;keyword&gt;Male&lt;/keyword&gt;&lt;keyword&gt;Middle Aged&lt;/keyword&gt;&lt;keyword&gt;Oxygen Inhalation Therapy/*instrumentation/*methods&lt;/keyword&gt;&lt;keyword&gt;Postoperative Period&lt;/keyword&gt;&lt;keyword&gt;Pulmonary Atelectasis/*prevention &amp;amp; control&lt;/keyword&gt;&lt;/keywords&gt;&lt;dates&gt;&lt;year&gt;2015&lt;/year&gt;&lt;pub-dates&gt;&lt;date&gt;May&lt;/date&gt;&lt;/pub-dates&gt;&lt;/dates&gt;&lt;isbn&gt;1432-1238 (Electronic)&amp;#xD;0342-4642 (Linking)&lt;/isbn&gt;&lt;accession-num&gt;25851385&lt;/accession-num&gt;&lt;urls&gt;&lt;related-urls&gt;&lt;url&gt;https://www.ncbi.nlm.nih.gov/pubmed/25851385&lt;/url&gt;&lt;/related-urls&gt;&lt;/urls&gt;&lt;electronic-resource-num&gt;10.1007/s00134-015-3765-6&lt;/electronic-resource-num&gt;&lt;research-notes&gt;24&lt;/research-notes&gt;&lt;/record&gt;&lt;/Cite&gt;&lt;/EndNote&gt;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4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ustrali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55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3</w:t>
            </w:r>
            <w:r w:rsidRPr="00310E44">
              <w:rPr>
                <w:rFonts w:eastAsiaTheme="minorEastAsia"/>
                <w:sz w:val="20"/>
                <w:lang w:eastAsia="zh-CN"/>
              </w:rPr>
              <w:t>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M</w:t>
            </w:r>
            <w:r w:rsidRPr="00310E44">
              <w:rPr>
                <w:rFonts w:eastAsiaTheme="minorEastAsia"/>
                <w:sz w:val="20"/>
                <w:lang w:eastAsia="zh-CN"/>
              </w:rPr>
              <w:t>aximum of 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≥ 95%</w:t>
            </w:r>
          </w:p>
        </w:tc>
      </w:tr>
      <w:tr w:rsidR="00EB75B6" w:rsidRPr="00310E44" w:rsidTr="00A41AC7">
        <w:trPr>
          <w:trHeight w:val="307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bCs/>
                <w:sz w:val="20"/>
              </w:rPr>
              <w:t>2013, Parke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QYXJrZTwvQXV0aG9yPjxZZWFyPjIwMTM8L1llYXI+PFJl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QYXJrZTwvQXV0aG9yPjxZZWFyPjIwMTM8L1llYXI+PFJl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25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Australi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34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ascii="宋体" w:eastAsia="宋体" w:hAnsi="宋体" w:cs="宋体"/>
                <w:sz w:val="20"/>
              </w:rPr>
            </w:pPr>
            <w:r w:rsidRPr="00310E44">
              <w:rPr>
                <w:sz w:val="20"/>
              </w:rPr>
              <w:t>&gt;93%</w:t>
            </w:r>
          </w:p>
        </w:tc>
      </w:tr>
      <w:tr w:rsidR="00EB75B6" w:rsidRPr="00310E44" w:rsidTr="00A41AC7">
        <w:trPr>
          <w:trHeight w:val="271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HFNC use to assist intubation 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Guitton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HdWl0dG9uPC9BdXRob3I+PFllYXI+MjAxOTwvWWVhcj48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HdWl0dG9uPC9BdXRob3I+PFllYXI+MjAxOTwvWWVhcj48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6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84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proofErr w:type="spellStart"/>
            <w:r w:rsidRPr="00310E44">
              <w:rPr>
                <w:rFonts w:eastAsiaTheme="minorEastAsia"/>
                <w:sz w:val="20"/>
                <w:lang w:eastAsia="zh-CN"/>
              </w:rPr>
              <w:t>Airvo</w:t>
            </w:r>
            <w:proofErr w:type="spellEnd"/>
            <w:r w:rsidRPr="00310E44">
              <w:rPr>
                <w:rFonts w:eastAsiaTheme="minorEastAsia"/>
                <w:sz w:val="20"/>
                <w:lang w:eastAsia="zh-CN"/>
              </w:rPr>
              <w:t xml:space="preserve">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6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6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6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</w:tr>
      <w:tr w:rsidR="00EB75B6" w:rsidRPr="00310E44" w:rsidTr="00A41AC7">
        <w:trPr>
          <w:trHeight w:val="271"/>
        </w:trPr>
        <w:tc>
          <w:tcPr>
            <w:tcW w:w="1260" w:type="dxa"/>
            <w:vMerge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Vourc’h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E5PC9Z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E5PC9Z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7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OR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0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36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/>
                <w:bCs/>
                <w:sz w:val="20"/>
                <w:lang w:eastAsia="zh-CN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Frat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GcmF0PC9BdXRob3I+PFllYXI+MjAxOTwvWWVhcj48UmVj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GcmF0PC9BdXRob3I+PFllYXI+MjAxOTwvWWVhcj48UmVj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8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13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244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/>
                <w:bCs/>
                <w:sz w:val="20"/>
                <w:lang w:eastAsia="zh-CN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6, Simon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TaW1vbjwvQXV0aG9yPjxZZWFyPjIwMTY8L1llYXI+PFJl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TaW1vbjwvQXV0aG9yPjxZZWFyPjIwMTY8L1llYXI+PFJl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29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G</w:t>
            </w:r>
            <w:r w:rsidRPr="00310E44">
              <w:rPr>
                <w:rFonts w:eastAsiaTheme="minorEastAsia"/>
                <w:sz w:val="20"/>
                <w:lang w:eastAsia="zh-CN"/>
              </w:rPr>
              <w:t>erman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4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18"/>
                <w:lang w:eastAsia="zh-CN"/>
              </w:rPr>
            </w:pPr>
            <w:r w:rsidRPr="00310E44">
              <w:rPr>
                <w:rFonts w:eastAsiaTheme="minorEastAsia"/>
                <w:sz w:val="18"/>
                <w:lang w:eastAsia="zh-CN"/>
              </w:rPr>
              <w:t xml:space="preserve">Resuscitator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</w:tr>
      <w:tr w:rsidR="00EB75B6" w:rsidRPr="00310E44" w:rsidTr="00A41AC7">
        <w:trPr>
          <w:trHeight w:val="181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/>
                <w:bCs/>
                <w:sz w:val="20"/>
                <w:lang w:eastAsia="zh-CN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/>
                <w:bCs/>
                <w:sz w:val="20"/>
                <w:lang w:eastAsia="zh-CN"/>
              </w:rPr>
              <w:t>2016, Jaber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KYWJlcjwvQXV0aG9yPjxZZWFyPjIwMTY8L1llYXI+PFJl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KYWJlcjwvQXV0aG9yPjxZZWFyPjIwMTY8L1llYXI+PFJl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30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49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</w:tr>
      <w:tr w:rsidR="00EB75B6" w:rsidRPr="00310E44" w:rsidTr="00A41AC7">
        <w:trPr>
          <w:trHeight w:val="244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/>
                <w:bCs/>
                <w:sz w:val="20"/>
                <w:lang w:eastAsia="zh-CN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5, Vourc’h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E1PC9Z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Wb3VyYyZhcG9zO2g8L0F1dGhvcj48WWVhcj4yMDE1PC9Z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31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France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19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6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6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1</w:t>
            </w:r>
            <w:r w:rsidRPr="00310E44">
              <w:rPr>
                <w:rFonts w:eastAsiaTheme="minorEastAsia"/>
                <w:sz w:val="20"/>
                <w:lang w:eastAsia="zh-CN"/>
              </w:rPr>
              <w:t>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</w:tr>
      <w:tr w:rsidR="00EB75B6" w:rsidRPr="00310E44" w:rsidTr="00A41AC7">
        <w:trPr>
          <w:trHeight w:val="154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HFNC use during bronchoscopy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bCs/>
                <w:sz w:val="20"/>
              </w:rPr>
            </w:pPr>
            <w:r w:rsidRPr="00310E44">
              <w:rPr>
                <w:bCs/>
                <w:sz w:val="20"/>
              </w:rPr>
              <w:t>2019, Saksitthichok</w:t>
            </w:r>
            <w:r w:rsidRPr="00310E44">
              <w:rPr>
                <w:bCs/>
                <w:sz w:val="20"/>
              </w:rPr>
              <w:fldChar w:fldCharType="begin"/>
            </w:r>
            <w:r w:rsidRPr="00310E44">
              <w:rPr>
                <w:bCs/>
                <w:sz w:val="20"/>
              </w:rPr>
              <w:instrText xml:space="preserve"> ADDIN EN.CITE &lt;EndNote&gt;&lt;Cite&gt;&lt;Author&gt;Saksitthichok&lt;/Author&gt;&lt;Year&gt;2019&lt;/Year&gt;&lt;RecNum&gt;229&lt;/RecNum&gt;&lt;DisplayText&gt;&lt;style face="superscript"&gt;32&lt;/style&gt;&lt;/DisplayText&gt;&lt;record&gt;&lt;rec-number&gt;229&lt;/rec-number&gt;&lt;foreign-keys&gt;&lt;key app="EN" db-id="vee5sstv3se5rwewpeyvdzrhdap0tzzaz5dp" timestamp="1607610987"&gt;229&lt;/key&gt;&lt;/foreign-keys&gt;&lt;ref-type name="Journal Article"&gt;17&lt;/ref-type&gt;&lt;contributors&gt;&lt;authors&gt;&lt;author&gt;Saksitthichok, B.&lt;/author&gt;&lt;author&gt;Petnak, T.&lt;/author&gt;&lt;author&gt;So-Ngern, A.&lt;/author&gt;&lt;author&gt;Boonsarngsuk, V.&lt;/author&gt;&lt;/authors&gt;&lt;/contributors&gt;&lt;auth-address&gt;Division of Pulmonary and Critical Care Medicine, Department of Medicine, Faculty of Medicine, Ramathibodi Hospital, Mahidol University, Bangkok, Thailand.&amp;#xD;Division of Sleep Medicine, Department of Medicine, Faculty of Medicine, Khon Kaen University, Khon Kaen, Thailand.&lt;/auth-address&gt;&lt;titles&gt;&lt;title&gt;A prospective randomized comparative study of high-flow nasal cannula oxygen and non-invasive ventilation in hypoxemic patients undergoing diagnostic flexible bronchoscopy&lt;/title&gt;&lt;secondary-title&gt;J Thorac Dis&lt;/secondary-title&gt;&lt;/titles&gt;&lt;periodical&gt;&lt;full-title&gt;J Thorac Dis&lt;/full-title&gt;&lt;/periodical&gt;&lt;pages&gt;1929-1939&lt;/pages&gt;&lt;volume&gt;11&lt;/volume&gt;&lt;number&gt;5&lt;/number&gt;&lt;edition&gt;2019/07/10&lt;/edition&gt;&lt;keywords&gt;&lt;keyword&gt;Non-invasive ventilator (NIV)&lt;/keyword&gt;&lt;keyword&gt;bronchoscopy&lt;/keyword&gt;&lt;keyword&gt;high-flow nasal cannula (HFNC)&lt;/keyword&gt;&lt;keyword&gt;hypoxemia&lt;/keyword&gt;&lt;/keywords&gt;&lt;dates&gt;&lt;year&gt;2019&lt;/year&gt;&lt;pub-dates&gt;&lt;date&gt;May&lt;/date&gt;&lt;/pub-dates&gt;&lt;/dates&gt;&lt;isbn&gt;2072-1439 (Print)&amp;#xD;2072-1439 (Linking)&lt;/isbn&gt;&lt;accession-num&gt;31285886&lt;/accession-num&gt;&lt;urls&gt;&lt;related-urls&gt;&lt;url&gt;https://www.ncbi.nlm.nih.gov/pubmed/31285886&lt;/url&gt;&lt;/related-urls&gt;&lt;/urls&gt;&lt;custom2&gt;PMC6588771&lt;/custom2&gt;&lt;electronic-resource-num&gt;10.21037/jtd.2019.05.02&lt;/electronic-resource-num&gt;&lt;research-notes&gt;32&lt;/research-notes&gt;&lt;/record&gt;&lt;/Cite&gt;&lt;/EndNote&gt;</w:instrText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32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Thailand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IM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1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proofErr w:type="spellStart"/>
            <w:r w:rsidRPr="00310E44">
              <w:rPr>
                <w:rFonts w:eastAsiaTheme="minorEastAsia"/>
                <w:sz w:val="20"/>
                <w:lang w:eastAsia="zh-CN"/>
              </w:rPr>
              <w:t>Airvo</w:t>
            </w:r>
            <w:proofErr w:type="spellEnd"/>
            <w:r w:rsidRPr="00310E44">
              <w:rPr>
                <w:rFonts w:eastAsiaTheme="minorEastAsia"/>
                <w:sz w:val="20"/>
                <w:lang w:eastAsia="zh-CN"/>
              </w:rPr>
              <w:t xml:space="preserve">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6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, Douglas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Eb3VnbGFzPC9BdXRob3I+PFllYXI+MjAxODwvWWVhcj48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Eb3VnbGFzPC9BdXRob3I+PFllYXI+MjAxODwvWWVhcj48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33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jc w:val="both"/>
              <w:rPr>
                <w:rFonts w:eastAsia="等线"/>
                <w:color w:val="000000"/>
                <w:sz w:val="20"/>
              </w:rPr>
            </w:pPr>
            <w:r w:rsidRPr="00310E44">
              <w:rPr>
                <w:rFonts w:eastAsia="等线"/>
                <w:color w:val="000000"/>
                <w:sz w:val="20"/>
              </w:rPr>
              <w:t>Australi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proofErr w:type="spellStart"/>
            <w:r w:rsidRPr="00310E44">
              <w:rPr>
                <w:sz w:val="20"/>
              </w:rPr>
              <w:t>Bronch</w:t>
            </w:r>
            <w:proofErr w:type="spellEnd"/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6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0-7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.0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sz w:val="20"/>
              </w:rPr>
              <w:t>2014, Simon</w:t>
            </w:r>
            <w:r w:rsidRPr="00310E44">
              <w:rPr>
                <w:sz w:val="20"/>
              </w:rPr>
              <w:fldChar w:fldCharType="begin">
                <w:fldData xml:space="preserve">PEVuZE5vdGU+PENpdGU+PEF1dGhvcj5TaW1vbjwvQXV0aG9yPjxZZWFyPjIwMTQ8L1llYXI+PFJl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</w:fldData>
              </w:fldChar>
            </w:r>
            <w:r w:rsidRPr="00310E44">
              <w:rPr>
                <w:sz w:val="20"/>
              </w:rPr>
              <w:instrText xml:space="preserve"> ADDIN EN.CITE </w:instrText>
            </w:r>
            <w:r w:rsidRPr="00310E44">
              <w:rPr>
                <w:sz w:val="20"/>
              </w:rPr>
              <w:fldChar w:fldCharType="begin">
                <w:fldData xml:space="preserve">PEVuZE5vdGU+PENpdGU+PEF1dGhvcj5TaW1vbjwvQXV0aG9yPjxZZWFyPjIwMTQ8L1llYXI+PFJl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</w:fldData>
              </w:fldChar>
            </w:r>
            <w:r w:rsidRPr="00310E44">
              <w:rPr>
                <w:sz w:val="20"/>
              </w:rPr>
              <w:instrText xml:space="preserve"> ADDIN EN.CITE.DATA </w:instrText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end"/>
            </w:r>
            <w:r w:rsidRPr="00310E44">
              <w:rPr>
                <w:sz w:val="20"/>
              </w:rPr>
            </w:r>
            <w:r w:rsidRPr="00310E44">
              <w:rPr>
                <w:sz w:val="20"/>
              </w:rPr>
              <w:fldChar w:fldCharType="separate"/>
            </w:r>
            <w:r w:rsidRPr="00310E44">
              <w:rPr>
                <w:noProof/>
                <w:sz w:val="20"/>
                <w:vertAlign w:val="superscript"/>
              </w:rPr>
              <w:t>34</w:t>
            </w:r>
            <w:r w:rsidRPr="00310E44">
              <w:rPr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jc w:val="both"/>
              <w:rPr>
                <w:rFonts w:eastAsia="等线"/>
                <w:color w:val="000000"/>
                <w:sz w:val="20"/>
              </w:rPr>
            </w:pPr>
            <w:r w:rsidRPr="00310E44">
              <w:rPr>
                <w:sz w:val="20"/>
              </w:rPr>
              <w:t>German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4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 xml:space="preserve">NIV 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&gt;90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Stable COPD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Braunlich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CcmF1bmxpY2g8L0F1dGhvcj48WWVhcj4yMDE5PC9ZZWFy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CcmF1bmxpY2g8L0F1dGhvcj48WWVhcj4yMDE5PC9ZZWFy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35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German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Unit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4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TNI 20 oxy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29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, Mckinstry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NY0tpbnN0cnk8L0F1dGhvcj48WWVhcj4yMDE4PC9ZZWFy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NY0tpbnN0cnk8L0F1dGhvcj48WWVhcj4yMDE4PC9ZZWFy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36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Z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Lab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rPr>
                <w:sz w:val="20"/>
              </w:rPr>
            </w:pPr>
            <w:r w:rsidRPr="00310E44">
              <w:rPr>
                <w:sz w:val="20"/>
              </w:rPr>
              <w:t>Room air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5-30-4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15-30-45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21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Cs/>
                <w:sz w:val="20"/>
              </w:rPr>
              <w:t>2018, Storgaard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TdG9yZ2FhcmQ8L0F1dGhvcj48WWVhcj4yMDE4PC9ZZWFy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TdG9yZ2FhcmQ8L0F1dGhvcj48WWVhcj4yMDE4PC9ZZWFy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37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Denmark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Home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20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proofErr w:type="spellStart"/>
            <w:r w:rsidRPr="00310E44">
              <w:rPr>
                <w:sz w:val="20"/>
              </w:rPr>
              <w:t>Airvo</w:t>
            </w:r>
            <w:proofErr w:type="spellEnd"/>
            <w:r w:rsidRPr="00310E44">
              <w:rPr>
                <w:sz w:val="20"/>
              </w:rPr>
              <w:t xml:space="preserve"> or</w:t>
            </w:r>
          </w:p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1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2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bCs/>
                <w:sz w:val="20"/>
              </w:rPr>
              <w:t>2016, Fraser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GcmFzZXI8L0F1dGhvcj48WWVhcj4yMDE2PC9ZZWFyPjxS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GcmFzZXI8L0F1dGhvcj48WWVhcj4yMDE2PC9ZZWFyPjxS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38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ustrali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3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proofErr w:type="spellStart"/>
            <w:r w:rsidRPr="00310E44">
              <w:rPr>
                <w:sz w:val="20"/>
              </w:rPr>
              <w:t>Airvo</w:t>
            </w:r>
            <w:proofErr w:type="spellEnd"/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3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hideMark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COPD post-extubation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bCs/>
                <w:sz w:val="20"/>
              </w:rPr>
            </w:pPr>
            <w:r w:rsidRPr="00310E44">
              <w:rPr>
                <w:bCs/>
                <w:sz w:val="20"/>
              </w:rPr>
              <w:t>2020, Tan</w:t>
            </w:r>
            <w:r w:rsidRPr="00310E44">
              <w:rPr>
                <w:bCs/>
                <w:sz w:val="20"/>
                <w:vertAlign w:val="superscript"/>
              </w:rPr>
              <w:t>39</w:t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China 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I</w:t>
            </w:r>
            <w:r w:rsidRPr="00310E44">
              <w:rPr>
                <w:rFonts w:eastAsiaTheme="minorEastAsia"/>
                <w:sz w:val="20"/>
                <w:lang w:eastAsia="zh-CN"/>
              </w:rPr>
              <w:t>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9</w:t>
            </w:r>
            <w:r w:rsidRPr="00310E44">
              <w:rPr>
                <w:rFonts w:eastAsiaTheme="minorEastAsia"/>
                <w:sz w:val="20"/>
                <w:lang w:eastAsia="zh-CN"/>
              </w:rPr>
              <w:t>6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5</w:t>
            </w:r>
            <w:r w:rsidRPr="00310E44">
              <w:rPr>
                <w:rFonts w:eastAsiaTheme="minorEastAsia"/>
                <w:sz w:val="20"/>
                <w:lang w:eastAsia="zh-CN"/>
              </w:rPr>
              <w:t>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0</w:t>
            </w:r>
            <w:r w:rsidRPr="00310E44">
              <w:rPr>
                <w:rFonts w:eastAsiaTheme="minorEastAsia"/>
                <w:sz w:val="20"/>
                <w:lang w:eastAsia="zh-CN"/>
              </w:rPr>
              <w:t>.32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88-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bCs/>
                <w:sz w:val="20"/>
              </w:rPr>
            </w:pPr>
            <w:r w:rsidRPr="00310E44">
              <w:rPr>
                <w:rFonts w:eastAsiaTheme="minorEastAsia"/>
                <w:bCs/>
                <w:sz w:val="20"/>
                <w:lang w:eastAsia="zh-CN"/>
              </w:rPr>
              <w:t xml:space="preserve">2019, </w:t>
            </w: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J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ing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KaW5nPC9BdXRob3I+PFllYXI+MjAxOTwvWWVhcj48UmVj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KaW5nPC9BdXRob3I+PFllYXI+MjAxOTwvWWVhcj48UmVj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40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hin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2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Optiflow or </w:t>
            </w:r>
            <w:bookmarkStart w:id="5" w:name="OLE_LINK1"/>
            <w:bookmarkStart w:id="6" w:name="OLE_LINK7"/>
            <w:r w:rsidRPr="00310E44">
              <w:rPr>
                <w:sz w:val="20"/>
              </w:rPr>
              <w:t>Airvo2</w:t>
            </w:r>
            <w:bookmarkEnd w:id="5"/>
            <w:bookmarkEnd w:id="6"/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2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4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88-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COPD exacerbation </w:t>
            </w: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/>
                <w:bCs/>
                <w:sz w:val="20"/>
                <w:lang w:eastAsia="zh-CN"/>
              </w:rPr>
              <w:t>2020, Li</w:t>
            </w:r>
            <w:r w:rsidRPr="00310E44">
              <w:rPr>
                <w:rFonts w:eastAsiaTheme="minorEastAsia"/>
                <w:bCs/>
                <w:sz w:val="20"/>
                <w:vertAlign w:val="superscript"/>
                <w:lang w:eastAsia="zh-CN"/>
              </w:rPr>
              <w:t>41</w:t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 xml:space="preserve">China 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General wards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3</w:t>
            </w:r>
            <w:r w:rsidRPr="00310E44">
              <w:rPr>
                <w:rFonts w:eastAsiaTheme="minorEastAsia"/>
                <w:sz w:val="20"/>
                <w:lang w:eastAsia="zh-CN"/>
              </w:rPr>
              <w:t>2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C</w:t>
            </w:r>
            <w:r w:rsidRPr="00310E44">
              <w:rPr>
                <w:rFonts w:eastAsiaTheme="minorEastAsia"/>
                <w:sz w:val="20"/>
                <w:lang w:eastAsia="zh-CN"/>
              </w:rPr>
              <w:t>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N</w:t>
            </w:r>
            <w:r w:rsidRPr="00310E44">
              <w:rPr>
                <w:rFonts w:eastAsiaTheme="minorEastAsia"/>
                <w:sz w:val="20"/>
                <w:lang w:eastAsia="zh-CN"/>
              </w:rPr>
              <w:t>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sz w:val="20"/>
                <w:lang w:eastAsia="zh-CN"/>
              </w:rPr>
              <w:t>7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3</w:t>
            </w:r>
            <w:r w:rsidRPr="00310E44">
              <w:rPr>
                <w:rFonts w:eastAsiaTheme="minorEastAsia"/>
                <w:sz w:val="20"/>
                <w:lang w:eastAsia="zh-CN"/>
              </w:rPr>
              <w:t>8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0</w:t>
            </w:r>
            <w:r w:rsidRPr="00310E44">
              <w:rPr>
                <w:rFonts w:eastAsiaTheme="minorEastAsia"/>
                <w:sz w:val="20"/>
                <w:lang w:eastAsia="zh-CN"/>
              </w:rPr>
              <w:t>.25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sz w:val="20"/>
                <w:lang w:eastAsia="zh-CN"/>
              </w:rPr>
              <w:t>9</w:t>
            </w:r>
            <w:r w:rsidRPr="00310E44">
              <w:rPr>
                <w:rFonts w:eastAsiaTheme="minorEastAsia"/>
                <w:sz w:val="20"/>
                <w:lang w:eastAsia="zh-CN"/>
              </w:rPr>
              <w:t>0-93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Longhini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Mb25naGluaTwvQXV0aG9yPjxZZWFyPjIwMTk8L1llYXI+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Mb25naGluaTwvQXV0aG9yPjxZZWFyPjIwMTk8L1llYXI+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4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taly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0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OT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Optiflow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0-94%</w:t>
            </w:r>
          </w:p>
        </w:tc>
      </w:tr>
      <w:tr w:rsidR="00EB75B6" w:rsidRPr="00310E44" w:rsidTr="00A41AC7">
        <w:trPr>
          <w:trHeight w:val="28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bCs/>
                <w:sz w:val="20"/>
              </w:rPr>
            </w:pPr>
            <w:r w:rsidRPr="00310E44">
              <w:rPr>
                <w:bCs/>
                <w:sz w:val="20"/>
              </w:rPr>
              <w:t>2019, Mckinstry</w: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NY0tpbnN0cnk8L0F1dGhvcj48WWVhcj4yMDE5PC9ZZWFy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</w:fldData>
              </w:fldChar>
            </w:r>
            <w:r w:rsidRPr="00310E44">
              <w:rPr>
                <w:bCs/>
                <w:sz w:val="20"/>
              </w:rPr>
              <w:instrText xml:space="preserve"> ADDIN EN.CITE </w:instrText>
            </w:r>
            <w:r w:rsidRPr="00310E44">
              <w:rPr>
                <w:bCs/>
                <w:sz w:val="20"/>
              </w:rPr>
              <w:fldChar w:fldCharType="begin">
                <w:fldData xml:space="preserve">PEVuZE5vdGU+PENpdGU+PEF1dGhvcj5NY0tpbnN0cnk8L0F1dGhvcj48WWVhcj4yMDE5PC9ZZWFy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</w:fldData>
              </w:fldChar>
            </w:r>
            <w:r w:rsidRPr="00310E44">
              <w:rPr>
                <w:bCs/>
                <w:sz w:val="20"/>
              </w:rPr>
              <w:instrText xml:space="preserve"> ADDIN EN.CITE.DATA </w:instrText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end"/>
            </w:r>
            <w:r w:rsidRPr="00310E44">
              <w:rPr>
                <w:bCs/>
                <w:sz w:val="20"/>
              </w:rPr>
            </w:r>
            <w:r w:rsidRPr="00310E44">
              <w:rPr>
                <w:bCs/>
                <w:sz w:val="20"/>
              </w:rPr>
              <w:fldChar w:fldCharType="separate"/>
            </w:r>
            <w:r w:rsidRPr="00310E44">
              <w:rPr>
                <w:bCs/>
                <w:noProof/>
                <w:sz w:val="20"/>
                <w:vertAlign w:val="superscript"/>
              </w:rPr>
              <w:t>43</w:t>
            </w:r>
            <w:r w:rsidRPr="00310E44">
              <w:rPr>
                <w:bCs/>
                <w:sz w:val="20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NZ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Lab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24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Airvo2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88-92%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9, Sun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TdW48L0F1dGhvcj48WWVhcj4yMDE5PC9ZZWFyPjxSZWNO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begin">
                <w:fldData xml:space="preserve">PEVuZE5vdGU+PENpdGU+PEF1dGhvcj5TdW48L0F1dGhvcj48WWVhcj4yMDE5PC9ZZWFyPjxSZWNO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</w:fldData>
              </w:fldCha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instrText xml:space="preserve"> ADDIN EN.CITE.DATA </w:instrTex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separate"/>
            </w:r>
            <w:r w:rsidRPr="00310E44">
              <w:rPr>
                <w:rFonts w:eastAsiaTheme="minorEastAsia"/>
                <w:bCs/>
                <w:noProof/>
                <w:sz w:val="20"/>
                <w:vertAlign w:val="superscript"/>
                <w:lang w:eastAsia="zh-CN"/>
              </w:rPr>
              <w:t>44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fldChar w:fldCharType="end"/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Chin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ICU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72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>Optiflow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N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sz w:val="20"/>
              </w:rPr>
              <w:t>50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0.3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</w:tr>
      <w:tr w:rsidR="00EB75B6" w:rsidRPr="00310E44" w:rsidTr="00A41AC7">
        <w:trPr>
          <w:trHeight w:val="100"/>
        </w:trPr>
        <w:tc>
          <w:tcPr>
            <w:tcW w:w="1260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  <w:vAlign w:val="center"/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</w:p>
        </w:tc>
        <w:tc>
          <w:tcPr>
            <w:tcW w:w="15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bCs/>
                <w:sz w:val="20"/>
                <w:lang w:eastAsia="zh-CN"/>
              </w:rPr>
            </w:pPr>
            <w:r w:rsidRPr="00310E44">
              <w:rPr>
                <w:rFonts w:eastAsiaTheme="minorEastAsia" w:hint="eastAsia"/>
                <w:bCs/>
                <w:sz w:val="20"/>
                <w:lang w:eastAsia="zh-CN"/>
              </w:rPr>
              <w:t>2</w:t>
            </w:r>
            <w:r w:rsidRPr="00310E44">
              <w:rPr>
                <w:rFonts w:eastAsiaTheme="minorEastAsia"/>
                <w:bCs/>
                <w:sz w:val="20"/>
                <w:lang w:eastAsia="zh-CN"/>
              </w:rPr>
              <w:t>018, Lee</w:t>
            </w:r>
            <w:r w:rsidRPr="00310E44">
              <w:rPr>
                <w:rFonts w:eastAsiaTheme="minorEastAsia"/>
                <w:bCs/>
                <w:sz w:val="20"/>
                <w:vertAlign w:val="superscript"/>
                <w:lang w:eastAsia="zh-CN"/>
              </w:rPr>
              <w:t>45</w:t>
            </w:r>
          </w:p>
        </w:tc>
        <w:tc>
          <w:tcPr>
            <w:tcW w:w="9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Korea</w:t>
            </w:r>
          </w:p>
        </w:tc>
        <w:tc>
          <w:tcPr>
            <w:tcW w:w="9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Unit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88</w:t>
            </w:r>
          </w:p>
        </w:tc>
        <w:tc>
          <w:tcPr>
            <w:tcW w:w="11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IV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sz w:val="20"/>
              </w:rPr>
            </w:pPr>
            <w:r w:rsidRPr="00310E44">
              <w:rPr>
                <w:sz w:val="20"/>
              </w:rPr>
              <w:t xml:space="preserve">Optiflow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35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45-60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12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NM</w:t>
            </w:r>
          </w:p>
        </w:tc>
        <w:tc>
          <w:tcPr>
            <w:tcW w:w="9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69" w:type="dxa"/>
              <w:bottom w:w="0" w:type="dxa"/>
              <w:right w:w="69" w:type="dxa"/>
            </w:tcMar>
          </w:tcPr>
          <w:p w:rsidR="00EB75B6" w:rsidRPr="00310E44" w:rsidRDefault="00EB75B6" w:rsidP="00A41AC7">
            <w:pPr>
              <w:spacing w:line="276" w:lineRule="auto"/>
              <w:jc w:val="both"/>
              <w:rPr>
                <w:rFonts w:eastAsiaTheme="minorEastAsia"/>
                <w:sz w:val="20"/>
                <w:lang w:eastAsia="zh-CN"/>
              </w:rPr>
            </w:pPr>
            <w:r w:rsidRPr="00310E44">
              <w:rPr>
                <w:rFonts w:eastAsiaTheme="minorEastAsia"/>
                <w:sz w:val="20"/>
                <w:lang w:eastAsia="zh-CN"/>
              </w:rPr>
              <w:t>92%</w:t>
            </w:r>
          </w:p>
        </w:tc>
      </w:tr>
    </w:tbl>
    <w:p w:rsidR="00C94770" w:rsidRPr="008E3531" w:rsidRDefault="00EB75B6" w:rsidP="00EB75B6">
      <w:pPr>
        <w:spacing w:line="276" w:lineRule="auto"/>
        <w:rPr>
          <w:rFonts w:eastAsia="Arial Unicode MS"/>
          <w:color w:val="FF0000"/>
          <w:szCs w:val="24"/>
        </w:rPr>
        <w:sectPr w:rsidR="00C94770" w:rsidRPr="008E3531" w:rsidSect="00A41AC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310E44">
        <w:rPr>
          <w:rFonts w:eastAsia="Arial Unicode MS"/>
          <w:szCs w:val="24"/>
        </w:rPr>
        <w:t>F</w:t>
      </w:r>
      <w:r w:rsidRPr="00310E44">
        <w:rPr>
          <w:rFonts w:eastAsia="Arial Unicode MS"/>
          <w:szCs w:val="24"/>
          <w:vertAlign w:val="subscript"/>
        </w:rPr>
        <w:t>I</w:t>
      </w:r>
      <w:r w:rsidRPr="00310E44">
        <w:rPr>
          <w:rFonts w:eastAsia="Arial Unicode MS"/>
          <w:szCs w:val="24"/>
        </w:rPr>
        <w:t>O</w:t>
      </w:r>
      <w:r w:rsidRPr="00310E44">
        <w:rPr>
          <w:rFonts w:eastAsia="Arial Unicode MS"/>
          <w:szCs w:val="24"/>
          <w:vertAlign w:val="subscript"/>
        </w:rPr>
        <w:t>2</w:t>
      </w:r>
      <w:r w:rsidRPr="00310E44">
        <w:rPr>
          <w:rFonts w:eastAsia="Arial Unicode MS"/>
          <w:szCs w:val="24"/>
        </w:rPr>
        <w:t>, fraction of inspired oxygen; SpO</w:t>
      </w:r>
      <w:r w:rsidRPr="00310E44">
        <w:rPr>
          <w:rFonts w:eastAsia="Arial Unicode MS"/>
          <w:szCs w:val="24"/>
          <w:vertAlign w:val="subscript"/>
        </w:rPr>
        <w:t>2</w:t>
      </w:r>
      <w:r w:rsidRPr="00310E44">
        <w:rPr>
          <w:rFonts w:eastAsia="Arial Unicode MS"/>
          <w:szCs w:val="24"/>
        </w:rPr>
        <w:t xml:space="preserve">, spirometry of pulse oximetry; ICU, intensive care </w:t>
      </w:r>
      <w:proofErr w:type="gramStart"/>
      <w:r w:rsidRPr="00310E44">
        <w:rPr>
          <w:rFonts w:eastAsia="Arial Unicode MS"/>
          <w:szCs w:val="24"/>
        </w:rPr>
        <w:t>unit;  ED</w:t>
      </w:r>
      <w:proofErr w:type="gramEnd"/>
      <w:r w:rsidRPr="00310E44">
        <w:rPr>
          <w:rFonts w:eastAsia="Arial Unicode MS"/>
          <w:szCs w:val="24"/>
        </w:rPr>
        <w:t>, emergency department; OR, operating room; COPD, chronic obstructive pulmonary disease; COT, conventional oxygen therapy; HFNC, high-flow nasal cannula;  NIV, noninvasive ventilation; NM, not mentioned; IMCU, intermediate care unit; UK, United Kingdom; NZ, New Zealand.</w:t>
      </w:r>
    </w:p>
    <w:p w:rsidR="00913DD8" w:rsidRPr="00913DD8" w:rsidRDefault="00913DD8" w:rsidP="00B1314E">
      <w:pPr>
        <w:spacing w:after="200" w:line="480" w:lineRule="auto"/>
        <w:rPr>
          <w:noProof/>
        </w:rPr>
      </w:pPr>
      <w:r>
        <w:rPr>
          <w:noProof/>
        </w:rPr>
        <w:lastRenderedPageBreak/>
        <w:t>References for tables: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.</w:t>
      </w:r>
      <w:r w:rsidRPr="00913DD8">
        <w:rPr>
          <w:noProof/>
        </w:rPr>
        <w:tab/>
        <w:t xml:space="preserve">Makdee O, Monsomboon A, Surabenjawong U, et al. High-Flow Nasal Cannula Versus Conventional Oxygen Therapy in Emergency Department Patients With Cardiogenic Pulmonary Edema: A Randomized Controlled Trial. </w:t>
      </w:r>
      <w:r w:rsidRPr="00913DD8">
        <w:rPr>
          <w:i/>
          <w:noProof/>
        </w:rPr>
        <w:t xml:space="preserve">Ann Emerg Med. </w:t>
      </w:r>
      <w:r w:rsidRPr="00913DD8">
        <w:rPr>
          <w:noProof/>
        </w:rPr>
        <w:t>2017;70(4):465-472 e462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.</w:t>
      </w:r>
      <w:r w:rsidRPr="00913DD8">
        <w:rPr>
          <w:noProof/>
        </w:rPr>
        <w:tab/>
        <w:t xml:space="preserve">Delorme M, Bouchard PA, Simon M, Simard S, Lellouche F. Effects of High-Flow Nasal Cannula on the Work of Breathing in Patients Recovering From Acute Respiratory Failure. </w:t>
      </w:r>
      <w:r w:rsidRPr="00913DD8">
        <w:rPr>
          <w:i/>
          <w:noProof/>
        </w:rPr>
        <w:t xml:space="preserve">Crit Care Med. </w:t>
      </w:r>
      <w:r w:rsidRPr="00913DD8">
        <w:rPr>
          <w:noProof/>
        </w:rPr>
        <w:t>2017;45(12):1981-198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.</w:t>
      </w:r>
      <w:r w:rsidRPr="00913DD8">
        <w:rPr>
          <w:noProof/>
        </w:rPr>
        <w:tab/>
        <w:t xml:space="preserve">Jones PG, Kamona S, Doran O, Sawtell F, Wilsher M. Randomized Controlled Trial of Humidified High-Flow Nasal Oxygen for Acute Respiratory Distress in the Emergency Department: The HOT-ER Study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16;61(3):291-299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4.</w:t>
      </w:r>
      <w:r w:rsidRPr="00913DD8">
        <w:rPr>
          <w:noProof/>
        </w:rPr>
        <w:tab/>
        <w:t xml:space="preserve">Rittayamai N, Tscheikuna J, Praphruetkit N, Kijpinyochai S. Use of High-Flow Nasal Cannula for Acute Dyspnea and Hypoxemia in the Emergency Department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15;60(10):1377-1382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5.</w:t>
      </w:r>
      <w:r w:rsidRPr="00913DD8">
        <w:rPr>
          <w:noProof/>
        </w:rPr>
        <w:tab/>
        <w:t xml:space="preserve">Frat JP, Thille AW, Mercat A, et al. High-flow oxygen through nasal cannula in acute hypoxemic respiratory failure. </w:t>
      </w:r>
      <w:r w:rsidRPr="00913DD8">
        <w:rPr>
          <w:i/>
          <w:noProof/>
        </w:rPr>
        <w:t xml:space="preserve">N Engl J Med. </w:t>
      </w:r>
      <w:r w:rsidRPr="00913DD8">
        <w:rPr>
          <w:noProof/>
        </w:rPr>
        <w:t>2015;372(23):2185-2196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6.</w:t>
      </w:r>
      <w:r w:rsidRPr="00913DD8">
        <w:rPr>
          <w:noProof/>
        </w:rPr>
        <w:tab/>
        <w:t xml:space="preserve">Cuquemelle E, Pham T, Papon JF, Louis B, Danin PE, Brochard L. Heated and humidified high-flow oxygen therapy reduces discomfort during hypoxemic respiratory failure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12;57(10):1571-1577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7.</w:t>
      </w:r>
      <w:r w:rsidRPr="00913DD8">
        <w:rPr>
          <w:noProof/>
        </w:rPr>
        <w:tab/>
        <w:t xml:space="preserve">Thille AW, Muller G, Gacouin A, et al. Effect of Postextubation High-Flow Nasal Oxygen With Noninvasive Ventilation vs High-Flow Nasal Oxygen Alone on Reintubation Among Patients at High Risk of Extubation Failure: A Randomized Clinical Trial. </w:t>
      </w:r>
      <w:r w:rsidRPr="00913DD8">
        <w:rPr>
          <w:i/>
          <w:noProof/>
        </w:rPr>
        <w:t xml:space="preserve">JAMA. </w:t>
      </w:r>
      <w:r w:rsidRPr="00913DD8">
        <w:rPr>
          <w:noProof/>
        </w:rPr>
        <w:t>2019;322(15):1465-1475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lastRenderedPageBreak/>
        <w:t>8.</w:t>
      </w:r>
      <w:r w:rsidRPr="00913DD8">
        <w:rPr>
          <w:noProof/>
        </w:rPr>
        <w:tab/>
        <w:t xml:space="preserve">Gaspari R, Spinazzola G, Ferrone G, et al. High-Flow Nasal Cannula Versus Standard Oxygen Therapy After Extubation in Liver Transplantation: A Matched Controlled Study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20;65(1):21-2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9.</w:t>
      </w:r>
      <w:r w:rsidRPr="00913DD8">
        <w:rPr>
          <w:noProof/>
        </w:rPr>
        <w:tab/>
        <w:t xml:space="preserve">Di Mussi R, Spadaro S, Stripoli T, et al. High-flow nasal cannula oxygen therapy decreases postextubation neuroventilatory drive and work of breathing in patients with chronic obstructive pulmonary disease. </w:t>
      </w:r>
      <w:r w:rsidRPr="00913DD8">
        <w:rPr>
          <w:i/>
          <w:noProof/>
        </w:rPr>
        <w:t xml:space="preserve">Crit Care. </w:t>
      </w:r>
      <w:r w:rsidRPr="00913DD8">
        <w:rPr>
          <w:noProof/>
        </w:rPr>
        <w:t>2018;22(1):180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0.</w:t>
      </w:r>
      <w:r w:rsidRPr="00913DD8">
        <w:rPr>
          <w:noProof/>
        </w:rPr>
        <w:tab/>
        <w:t xml:space="preserve">Song HZ, Gu JX, Xiu HQ, Cui W, Zhang GS. The value of high-flow nasal cannula oxygen therapy after extubation in patients with acute respiratory failure. </w:t>
      </w:r>
      <w:r w:rsidRPr="00913DD8">
        <w:rPr>
          <w:i/>
          <w:noProof/>
        </w:rPr>
        <w:t xml:space="preserve">Clinics (Sao Paulo). </w:t>
      </w:r>
      <w:r w:rsidRPr="00913DD8">
        <w:rPr>
          <w:noProof/>
        </w:rPr>
        <w:t>2017;72(9):562-567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1.</w:t>
      </w:r>
      <w:r w:rsidRPr="00913DD8">
        <w:rPr>
          <w:noProof/>
        </w:rPr>
        <w:tab/>
        <w:t xml:space="preserve">Hernandez G, Vaquero C, Colinas L, et al. Effect of Postextubation High-Flow Nasal Cannula vs Noninvasive Ventilation on Reintubation and Postextubation Respiratory Failure in High-Risk Patients: A Randomized Clinical Trial. </w:t>
      </w:r>
      <w:r w:rsidRPr="00913DD8">
        <w:rPr>
          <w:i/>
          <w:noProof/>
        </w:rPr>
        <w:t xml:space="preserve">JAMA. </w:t>
      </w:r>
      <w:r w:rsidRPr="00913DD8">
        <w:rPr>
          <w:noProof/>
        </w:rPr>
        <w:t>2016;316(15):1565-1574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2.</w:t>
      </w:r>
      <w:r w:rsidRPr="00913DD8">
        <w:rPr>
          <w:noProof/>
        </w:rPr>
        <w:tab/>
        <w:t xml:space="preserve">Hernandez G, Vaquero C, Gonzalez P, et al. Effect of Postextubation High-Flow Nasal Cannula vs Conventional Oxygen Therapy on Reintubation in Low-Risk Patients: A Randomized Clinical Trial. </w:t>
      </w:r>
      <w:r w:rsidRPr="00913DD8">
        <w:rPr>
          <w:i/>
          <w:noProof/>
        </w:rPr>
        <w:t xml:space="preserve">JAMA. </w:t>
      </w:r>
      <w:r w:rsidRPr="00913DD8">
        <w:rPr>
          <w:noProof/>
        </w:rPr>
        <w:t>2016;315(13):1354-136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3.</w:t>
      </w:r>
      <w:r w:rsidRPr="00913DD8">
        <w:rPr>
          <w:noProof/>
        </w:rPr>
        <w:tab/>
        <w:t xml:space="preserve">Maggiore SM, Idone FA, Vaschetto R, et al. Nasal high-flow versus Venturi mask oxygen therapy after extubation. Effects on oxygenation, comfort, and clinical outcome. </w:t>
      </w:r>
      <w:r w:rsidRPr="00913DD8">
        <w:rPr>
          <w:i/>
          <w:noProof/>
        </w:rPr>
        <w:t xml:space="preserve">Am J Respir Crit Care Med. </w:t>
      </w:r>
      <w:r w:rsidRPr="00913DD8">
        <w:rPr>
          <w:noProof/>
        </w:rPr>
        <w:t>2014;190(3):282-28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4.</w:t>
      </w:r>
      <w:r w:rsidRPr="00913DD8">
        <w:rPr>
          <w:noProof/>
        </w:rPr>
        <w:tab/>
        <w:t xml:space="preserve">Rittayamai N, Tscheikuna J, Rujiwit P. High-flow nasal cannula versus conventional oxygen therapy after endotracheal extubation: a randomized crossover physiologic study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14;59(4):485-490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lastRenderedPageBreak/>
        <w:t>15.</w:t>
      </w:r>
      <w:r w:rsidRPr="00913DD8">
        <w:rPr>
          <w:noProof/>
        </w:rPr>
        <w:tab/>
        <w:t xml:space="preserve">Vourc'h M, Nicolet J, Volteau C, et al. High-Flow Therapy by Nasal Cannulae Versus High-Flow Face Mask in Severe Hypoxemia After Cardiac Surgery: A Single-Center Randomized Controlled Study-The HEART FLOW Study. </w:t>
      </w:r>
      <w:r w:rsidRPr="00913DD8">
        <w:rPr>
          <w:i/>
          <w:noProof/>
        </w:rPr>
        <w:t xml:space="preserve">J Cardiothorac Vasc Anesth. </w:t>
      </w:r>
      <w:r w:rsidRPr="00913DD8">
        <w:rPr>
          <w:noProof/>
        </w:rPr>
        <w:t>2020;34(1):157-165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6.</w:t>
      </w:r>
      <w:r w:rsidRPr="00913DD8">
        <w:rPr>
          <w:noProof/>
        </w:rPr>
        <w:tab/>
        <w:t xml:space="preserve">Tatsuishi W, Sato T, Kataoka G, Sato A, Asano R, Nakano K. High-Flow Nasal Cannula Therapy With Early Extubation for Subjects Undergoing Off-Pump Coronary Artery Bypass Graft Surgery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20;65(2):183-190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7.</w:t>
      </w:r>
      <w:r w:rsidRPr="00913DD8">
        <w:rPr>
          <w:noProof/>
        </w:rPr>
        <w:tab/>
        <w:t xml:space="preserve">Pennisi MA, Bello G, Congedo MT, et al. Early nasal high-flow versus Venturi mask oxygen therapy after lung resection: a randomized trial. </w:t>
      </w:r>
      <w:r w:rsidRPr="00913DD8">
        <w:rPr>
          <w:i/>
          <w:noProof/>
        </w:rPr>
        <w:t xml:space="preserve">Crit Care. </w:t>
      </w:r>
      <w:r w:rsidRPr="00913DD8">
        <w:rPr>
          <w:noProof/>
        </w:rPr>
        <w:t>2019;23(1):6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8.</w:t>
      </w:r>
      <w:r w:rsidRPr="00913DD8">
        <w:rPr>
          <w:noProof/>
        </w:rPr>
        <w:tab/>
        <w:t xml:space="preserve">Sahin M, El H, Akkoc I. Comparison of Mask Oxygen Therapy and High-Flow Oxygen Therapy after Cardiopulmonary Bypass in Obese Patients. </w:t>
      </w:r>
      <w:r w:rsidRPr="00913DD8">
        <w:rPr>
          <w:i/>
          <w:noProof/>
        </w:rPr>
        <w:t xml:space="preserve">Can Respir J. </w:t>
      </w:r>
      <w:r w:rsidRPr="00913DD8">
        <w:rPr>
          <w:noProof/>
        </w:rPr>
        <w:t>2018;2018:1039635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19.</w:t>
      </w:r>
      <w:r w:rsidRPr="00913DD8">
        <w:rPr>
          <w:noProof/>
        </w:rPr>
        <w:tab/>
        <w:t xml:space="preserve">Zochios V, Collier T, Blaudszun G, et al. The effect of high-flow nasal oxygen on hospital length of stay in cardiac surgical patients at high risk for respiratory complications: a randomised controlled trial. </w:t>
      </w:r>
      <w:r w:rsidRPr="00913DD8">
        <w:rPr>
          <w:i/>
          <w:noProof/>
        </w:rPr>
        <w:t xml:space="preserve">Anaesthesia. </w:t>
      </w:r>
      <w:r w:rsidRPr="00913DD8">
        <w:rPr>
          <w:noProof/>
        </w:rPr>
        <w:t>2018;73(12):1478-148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0.</w:t>
      </w:r>
      <w:r w:rsidRPr="00913DD8">
        <w:rPr>
          <w:noProof/>
        </w:rPr>
        <w:tab/>
        <w:t xml:space="preserve">Brainard J, Scott BK, Sullivan BL, et al. Heated humidified high-flow nasal cannula oxygen after thoracic surgery - A randomized prospective clinical pilot trial. </w:t>
      </w:r>
      <w:r w:rsidRPr="00913DD8">
        <w:rPr>
          <w:i/>
          <w:noProof/>
        </w:rPr>
        <w:t xml:space="preserve">J Crit Care. </w:t>
      </w:r>
      <w:r w:rsidRPr="00913DD8">
        <w:rPr>
          <w:noProof/>
        </w:rPr>
        <w:t>2017;40:225-22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1.</w:t>
      </w:r>
      <w:r w:rsidRPr="00913DD8">
        <w:rPr>
          <w:noProof/>
        </w:rPr>
        <w:tab/>
        <w:t xml:space="preserve">Yu Y, Qian X, Liu C, Zhu C. Effect of High-Flow Nasal Cannula versus Conventional Oxygen Therapy for Patients with Thoracoscopic Lobectomy after Extubation. </w:t>
      </w:r>
      <w:r w:rsidRPr="00913DD8">
        <w:rPr>
          <w:i/>
          <w:noProof/>
        </w:rPr>
        <w:t xml:space="preserve">Can Respir J. </w:t>
      </w:r>
      <w:r w:rsidRPr="00913DD8">
        <w:rPr>
          <w:noProof/>
        </w:rPr>
        <w:t>2017;2017:789463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2.</w:t>
      </w:r>
      <w:r w:rsidRPr="00913DD8">
        <w:rPr>
          <w:noProof/>
        </w:rPr>
        <w:tab/>
        <w:t xml:space="preserve">Futier E, Paugam-Burtz C, Godet T, et al. Effect of early postextubation high-flow nasal cannula vs conventional oxygen therapy on hypoxaemia in patients after major </w:t>
      </w:r>
      <w:r w:rsidRPr="00913DD8">
        <w:rPr>
          <w:noProof/>
        </w:rPr>
        <w:lastRenderedPageBreak/>
        <w:t xml:space="preserve">abdominal surgery: a French multicentre randomised controlled trial (OPERA). </w:t>
      </w:r>
      <w:r w:rsidRPr="00913DD8">
        <w:rPr>
          <w:i/>
          <w:noProof/>
        </w:rPr>
        <w:t xml:space="preserve">Intensive Care Med. </w:t>
      </w:r>
      <w:r w:rsidRPr="00913DD8">
        <w:rPr>
          <w:noProof/>
        </w:rPr>
        <w:t>2016;42(12):1888-189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3.</w:t>
      </w:r>
      <w:r w:rsidRPr="00913DD8">
        <w:rPr>
          <w:noProof/>
        </w:rPr>
        <w:tab/>
        <w:t xml:space="preserve">Ansari BM, Hogan MP, Collier TJ, et al. A Randomized Controlled Trial of High-Flow Nasal Oxygen (Optiflow) as Part of an Enhanced Recovery Program After Lung Resection Surgery. </w:t>
      </w:r>
      <w:r w:rsidRPr="00913DD8">
        <w:rPr>
          <w:i/>
          <w:noProof/>
        </w:rPr>
        <w:t xml:space="preserve">Ann Thorac Surg. </w:t>
      </w:r>
      <w:r w:rsidRPr="00913DD8">
        <w:rPr>
          <w:noProof/>
        </w:rPr>
        <w:t>2016;101(2):459-464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4.</w:t>
      </w:r>
      <w:r w:rsidRPr="00913DD8">
        <w:rPr>
          <w:noProof/>
        </w:rPr>
        <w:tab/>
        <w:t xml:space="preserve">Corley A, Bull T, Spooner AJ, Barnett AG, Fraser JF. Direct extubation onto high-flow nasal cannulae post-cardiac surgery versus standard treatment in patients with a BMI &gt;/=30: a randomised controlled trial. </w:t>
      </w:r>
      <w:r w:rsidRPr="00913DD8">
        <w:rPr>
          <w:i/>
          <w:noProof/>
        </w:rPr>
        <w:t xml:space="preserve">Intensive Care Med. </w:t>
      </w:r>
      <w:r w:rsidRPr="00913DD8">
        <w:rPr>
          <w:noProof/>
        </w:rPr>
        <w:t>2015;41(5):887-894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5.</w:t>
      </w:r>
      <w:r w:rsidRPr="00913DD8">
        <w:rPr>
          <w:noProof/>
        </w:rPr>
        <w:tab/>
        <w:t xml:space="preserve">Parke R, McGuinness S, Dixon R, Jull A. Open-label, phase II study of routine high-flow nasal oxygen therapy in cardiac surgical patients. </w:t>
      </w:r>
      <w:r w:rsidRPr="00913DD8">
        <w:rPr>
          <w:i/>
          <w:noProof/>
        </w:rPr>
        <w:t xml:space="preserve">Br J Anaesth. </w:t>
      </w:r>
      <w:r w:rsidRPr="00913DD8">
        <w:rPr>
          <w:noProof/>
        </w:rPr>
        <w:t>2013;111(6):925-93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6.</w:t>
      </w:r>
      <w:r w:rsidRPr="00913DD8">
        <w:rPr>
          <w:noProof/>
        </w:rPr>
        <w:tab/>
        <w:t xml:space="preserve">Guitton C, Ehrmann S, Volteau C, et al. Nasal high-flow preoxygenation for endotracheal intubation in the critically ill patient: a randomized clinical trial. </w:t>
      </w:r>
      <w:r w:rsidRPr="00913DD8">
        <w:rPr>
          <w:i/>
          <w:noProof/>
        </w:rPr>
        <w:t xml:space="preserve">Intensive Care Med. </w:t>
      </w:r>
      <w:r w:rsidRPr="00913DD8">
        <w:rPr>
          <w:noProof/>
        </w:rPr>
        <w:t>2019;45(4):447-45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7.</w:t>
      </w:r>
      <w:r w:rsidRPr="00913DD8">
        <w:rPr>
          <w:noProof/>
        </w:rPr>
        <w:tab/>
        <w:t xml:space="preserve">Vourc'h M, Baud G, Feuillet F, et al. High-flow Nasal Cannulae Versus Non-invasive Ventilation for Preoxygenation of Obese Patients: The PREOPTIPOP Randomized Trial. </w:t>
      </w:r>
      <w:r w:rsidRPr="00913DD8">
        <w:rPr>
          <w:i/>
          <w:noProof/>
        </w:rPr>
        <w:t xml:space="preserve">EClinicalMedicine. </w:t>
      </w:r>
      <w:r w:rsidRPr="00913DD8">
        <w:rPr>
          <w:noProof/>
        </w:rPr>
        <w:t>2019;13:112-119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8.</w:t>
      </w:r>
      <w:r w:rsidRPr="00913DD8">
        <w:rPr>
          <w:noProof/>
        </w:rPr>
        <w:tab/>
        <w:t xml:space="preserve">Frat JP, Ricard JD, Quenot JP, et al. Non-invasive ventilation versus high-flow nasal cannula oxygen therapy with apnoeic oxygenation for preoxygenation before intubation of patients with acute hypoxaemic respiratory failure: a randomised, multicentre, open-label trial. </w:t>
      </w:r>
      <w:r w:rsidRPr="00913DD8">
        <w:rPr>
          <w:i/>
          <w:noProof/>
        </w:rPr>
        <w:t xml:space="preserve">Lancet Respir Med. </w:t>
      </w:r>
      <w:r w:rsidRPr="00913DD8">
        <w:rPr>
          <w:noProof/>
        </w:rPr>
        <w:t>2019;7(4):303-312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29.</w:t>
      </w:r>
      <w:r w:rsidRPr="00913DD8">
        <w:rPr>
          <w:noProof/>
        </w:rPr>
        <w:tab/>
        <w:t xml:space="preserve">Simon M, Wachs C, Braune S, de Heer G, Frings D, Kluge S. High-Flow Nasal Cannula Versus Bag-Valve-Mask for Preoxygenation Before Intubation in Subjects With Hypoxemic Respiratory Failure. </w:t>
      </w:r>
      <w:r w:rsidRPr="00913DD8">
        <w:rPr>
          <w:i/>
          <w:noProof/>
        </w:rPr>
        <w:t xml:space="preserve">Respir Care. </w:t>
      </w:r>
      <w:r w:rsidRPr="00913DD8">
        <w:rPr>
          <w:noProof/>
        </w:rPr>
        <w:t>2016;61(9):1160-1167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lastRenderedPageBreak/>
        <w:t>30.</w:t>
      </w:r>
      <w:r w:rsidRPr="00913DD8">
        <w:rPr>
          <w:noProof/>
        </w:rPr>
        <w:tab/>
        <w:t xml:space="preserve">Jaber S, Monnin M, Girard M, et al. Apnoeic oxygenation via high-flow nasal cannula oxygen combined with non-invasive ventilation preoxygenation for intubation in hypoxaemic patients in the intensive care unit: the single-centre, blinded, randomised controlled OPTINIV trial. </w:t>
      </w:r>
      <w:r w:rsidRPr="00913DD8">
        <w:rPr>
          <w:i/>
          <w:noProof/>
        </w:rPr>
        <w:t xml:space="preserve">Intensive Care Med. </w:t>
      </w:r>
      <w:r w:rsidRPr="00913DD8">
        <w:rPr>
          <w:noProof/>
        </w:rPr>
        <w:t>2016;42(12):1877-1887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1.</w:t>
      </w:r>
      <w:r w:rsidRPr="00913DD8">
        <w:rPr>
          <w:noProof/>
        </w:rPr>
        <w:tab/>
        <w:t xml:space="preserve">Vourc'h M, Asfar P, Volteau C, et al. High-flow nasal cannula oxygen during endotracheal intubation in hypoxemic patients: a randomized controlled clinical trial. </w:t>
      </w:r>
      <w:r w:rsidRPr="00913DD8">
        <w:rPr>
          <w:i/>
          <w:noProof/>
        </w:rPr>
        <w:t xml:space="preserve">Intensive Care Med. </w:t>
      </w:r>
      <w:r w:rsidRPr="00913DD8">
        <w:rPr>
          <w:noProof/>
        </w:rPr>
        <w:t>2015;41(9):1538-1548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2.</w:t>
      </w:r>
      <w:r w:rsidRPr="00913DD8">
        <w:rPr>
          <w:noProof/>
        </w:rPr>
        <w:tab/>
        <w:t xml:space="preserve">Saksitthichok B, Petnak T, So-Ngern A, Boonsarngsuk V. A prospective randomized comparative study of high-flow nasal cannula oxygen and non-invasive ventilation in hypoxemic patients undergoing diagnostic flexible bronchoscopy. </w:t>
      </w:r>
      <w:r w:rsidRPr="00913DD8">
        <w:rPr>
          <w:i/>
          <w:noProof/>
        </w:rPr>
        <w:t xml:space="preserve">J Thorac Dis. </w:t>
      </w:r>
      <w:r w:rsidRPr="00913DD8">
        <w:rPr>
          <w:noProof/>
        </w:rPr>
        <w:t>2019;11(5):1929-1939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3.</w:t>
      </w:r>
      <w:r w:rsidRPr="00913DD8">
        <w:rPr>
          <w:noProof/>
        </w:rPr>
        <w:tab/>
        <w:t xml:space="preserve">Douglas N, Ng I, Nazeem F, et al. A randomised controlled trial comparing high-flow nasal oxygen with standard management for conscious sedation during bronchoscopy. </w:t>
      </w:r>
      <w:r w:rsidRPr="00913DD8">
        <w:rPr>
          <w:i/>
          <w:noProof/>
        </w:rPr>
        <w:t xml:space="preserve">Anaesthesia. </w:t>
      </w:r>
      <w:r w:rsidRPr="00913DD8">
        <w:rPr>
          <w:noProof/>
        </w:rPr>
        <w:t>2018;73(2):169-176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4.</w:t>
      </w:r>
      <w:r w:rsidRPr="00913DD8">
        <w:rPr>
          <w:noProof/>
        </w:rPr>
        <w:tab/>
        <w:t xml:space="preserve">Simon M, Braune S, Frings D, Wiontzek AK, Klose H, Kluge S. High-flow nasal cannula oxygen versus non-invasive ventilation in patients with acute hypoxaemic respiratory failure undergoing flexible bronchoscopy--a prospective randomised trial. </w:t>
      </w:r>
      <w:r w:rsidRPr="00913DD8">
        <w:rPr>
          <w:i/>
          <w:noProof/>
        </w:rPr>
        <w:t xml:space="preserve">Crit Care. </w:t>
      </w:r>
      <w:r w:rsidRPr="00913DD8">
        <w:rPr>
          <w:noProof/>
        </w:rPr>
        <w:t>2014;18(6):712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5.</w:t>
      </w:r>
      <w:r w:rsidRPr="00913DD8">
        <w:rPr>
          <w:noProof/>
        </w:rPr>
        <w:tab/>
        <w:t xml:space="preserve">Braunlich J, Dellweg D, Bastian A, et al. Nasal high-flow versus noninvasive ventilation in patients with chronic hypercapnic COPD. </w:t>
      </w:r>
      <w:r w:rsidRPr="00913DD8">
        <w:rPr>
          <w:i/>
          <w:noProof/>
        </w:rPr>
        <w:t xml:space="preserve">Int J Chron Obstruct Pulmon Dis. </w:t>
      </w:r>
      <w:r w:rsidRPr="00913DD8">
        <w:rPr>
          <w:noProof/>
        </w:rPr>
        <w:t>2019;14:1411-142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6.</w:t>
      </w:r>
      <w:r w:rsidRPr="00913DD8">
        <w:rPr>
          <w:noProof/>
        </w:rPr>
        <w:tab/>
        <w:t xml:space="preserve">McKinstry S, Pilcher J, Bardsley G, et al. Nasal high flow therapy and PtCO2 in stable COPD: A randomized controlled cross-over trial. </w:t>
      </w:r>
      <w:r w:rsidRPr="00913DD8">
        <w:rPr>
          <w:i/>
          <w:noProof/>
        </w:rPr>
        <w:t xml:space="preserve">Respirology. </w:t>
      </w:r>
      <w:r w:rsidRPr="00913DD8">
        <w:rPr>
          <w:noProof/>
        </w:rPr>
        <w:t>2018;23(4):378-384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lastRenderedPageBreak/>
        <w:t>37.</w:t>
      </w:r>
      <w:r w:rsidRPr="00913DD8">
        <w:rPr>
          <w:noProof/>
        </w:rPr>
        <w:tab/>
        <w:t xml:space="preserve">Storgaard LH, Hockey HU, Laursen BS, Weinreich UM. Long-term effects of oxygen-enriched high-flow nasal cannula treatment in COPD patients with chronic hypoxemic respiratory failure. </w:t>
      </w:r>
      <w:r w:rsidRPr="00913DD8">
        <w:rPr>
          <w:i/>
          <w:noProof/>
        </w:rPr>
        <w:t xml:space="preserve">Int J Chron Obstruct Pulmon Dis. </w:t>
      </w:r>
      <w:r w:rsidRPr="00913DD8">
        <w:rPr>
          <w:noProof/>
        </w:rPr>
        <w:t>2018;13:1195-1205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8.</w:t>
      </w:r>
      <w:r w:rsidRPr="00913DD8">
        <w:rPr>
          <w:noProof/>
        </w:rPr>
        <w:tab/>
        <w:t xml:space="preserve">Fraser JF, Spooner AJ, Dunster KR, et al. Nasal high flow oxygen therapy in patients with COPD reduces respiratory rate and tissue carbon dioxide while increasing tidal and end-expiratory lung volumes: a randomised crossover trial. </w:t>
      </w:r>
      <w:r w:rsidRPr="00913DD8">
        <w:rPr>
          <w:i/>
          <w:noProof/>
        </w:rPr>
        <w:t xml:space="preserve">Thorax. </w:t>
      </w:r>
      <w:r w:rsidRPr="00913DD8">
        <w:rPr>
          <w:noProof/>
        </w:rPr>
        <w:t>2016;71(8):759-76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39.</w:t>
      </w:r>
      <w:r w:rsidRPr="00913DD8">
        <w:rPr>
          <w:noProof/>
        </w:rPr>
        <w:tab/>
        <w:t xml:space="preserve">Tan D, Walline JH, Ling B, et al. High-flow nasal cannula oxygen therapy versus non-invasive ventilation for chronic obstructive pulmonary disease patients after extubation: a multicenter, randomized controlled trial. </w:t>
      </w:r>
      <w:r w:rsidRPr="00E264F1">
        <w:rPr>
          <w:i/>
          <w:noProof/>
        </w:rPr>
        <w:t xml:space="preserve">Crit Care </w:t>
      </w:r>
      <w:r w:rsidRPr="00913DD8">
        <w:rPr>
          <w:noProof/>
        </w:rPr>
        <w:t>2020;</w:t>
      </w:r>
      <w:r w:rsidR="00E264F1">
        <w:rPr>
          <w:noProof/>
        </w:rPr>
        <w:t xml:space="preserve"> </w:t>
      </w:r>
      <w:r w:rsidRPr="00913DD8">
        <w:rPr>
          <w:noProof/>
        </w:rPr>
        <w:t>24(1):489. 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 xml:space="preserve">40.       Jing G, Li J, Hao D, et al. Comparison of high flow nasal cannula with noninvasive ventilation in chronic obstructive pulmonary disease patients with hypercapnia in preventing postextubation respiratory failure: A pilot randomized controlled trial. </w:t>
      </w:r>
      <w:r w:rsidRPr="00913DD8">
        <w:rPr>
          <w:i/>
          <w:noProof/>
        </w:rPr>
        <w:t xml:space="preserve">Res Nurs Health. </w:t>
      </w:r>
      <w:r w:rsidRPr="00913DD8">
        <w:rPr>
          <w:noProof/>
        </w:rPr>
        <w:t>2019;</w:t>
      </w:r>
      <w:r w:rsidR="00E264F1">
        <w:rPr>
          <w:noProof/>
        </w:rPr>
        <w:t xml:space="preserve"> </w:t>
      </w:r>
      <w:r w:rsidRPr="00913DD8">
        <w:rPr>
          <w:noProof/>
        </w:rPr>
        <w:t>42(3):217-225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41.</w:t>
      </w:r>
      <w:r w:rsidRPr="00913DD8">
        <w:rPr>
          <w:noProof/>
        </w:rPr>
        <w:tab/>
        <w:t>Li XY, Tang X, Wang R, et al. High-flow nasal cannula for chronic obstructive pulmonary disease with acute compensated hypercapnic respiratory failure: A randomized, controlled trial.</w:t>
      </w:r>
      <w:r w:rsidRPr="00E264F1">
        <w:rPr>
          <w:i/>
          <w:noProof/>
        </w:rPr>
        <w:t xml:space="preserve"> Int J Chron Obstruct Pulmon Dis</w:t>
      </w:r>
      <w:r w:rsidRPr="00913DD8">
        <w:rPr>
          <w:noProof/>
        </w:rPr>
        <w:t xml:space="preserve"> 2020;</w:t>
      </w:r>
      <w:r w:rsidR="00E264F1">
        <w:rPr>
          <w:noProof/>
        </w:rPr>
        <w:t xml:space="preserve"> </w:t>
      </w:r>
      <w:r w:rsidRPr="00913DD8">
        <w:rPr>
          <w:noProof/>
        </w:rPr>
        <w:t>15:3051-306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 xml:space="preserve">42.       Longhini F, Pisani L, Lungu R, et al. High-flow oxygen therapy after noninvasive ventilation interruption in patients recovering from hypercapnic acute respiratory failure: A physiological crossover trial. </w:t>
      </w:r>
      <w:r w:rsidRPr="00913DD8">
        <w:rPr>
          <w:i/>
          <w:noProof/>
        </w:rPr>
        <w:t xml:space="preserve">Crit Care Med. </w:t>
      </w:r>
      <w:r w:rsidRPr="00913DD8">
        <w:rPr>
          <w:noProof/>
        </w:rPr>
        <w:t>2019;</w:t>
      </w:r>
      <w:r w:rsidR="00E264F1">
        <w:rPr>
          <w:noProof/>
        </w:rPr>
        <w:t xml:space="preserve"> </w:t>
      </w:r>
      <w:r w:rsidRPr="00913DD8">
        <w:rPr>
          <w:noProof/>
        </w:rPr>
        <w:t>47(6):e506-e511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43.</w:t>
      </w:r>
      <w:r w:rsidRPr="00913DD8">
        <w:rPr>
          <w:noProof/>
        </w:rPr>
        <w:tab/>
        <w:t xml:space="preserve">McKinstry S, Singer J, Baarsma JP, Weatherall M, Beasley R, Fingleton J. Nasal high-flow therapy compared with non-invasive ventilation in COPD patients with chronic respiratory failure: A randomized controlled cross-over trial. </w:t>
      </w:r>
      <w:r w:rsidRPr="00913DD8">
        <w:rPr>
          <w:i/>
          <w:noProof/>
        </w:rPr>
        <w:t xml:space="preserve">Respirology. </w:t>
      </w:r>
      <w:r w:rsidRPr="00913DD8">
        <w:rPr>
          <w:noProof/>
        </w:rPr>
        <w:t>2019;</w:t>
      </w:r>
      <w:r w:rsidR="00E264F1">
        <w:rPr>
          <w:noProof/>
        </w:rPr>
        <w:t xml:space="preserve"> </w:t>
      </w:r>
      <w:r w:rsidRPr="00913DD8">
        <w:rPr>
          <w:noProof/>
        </w:rPr>
        <w:t>24(11):1081-1087.</w:t>
      </w:r>
    </w:p>
    <w:p w:rsidR="00913DD8" w:rsidRPr="00913DD8" w:rsidRDefault="00913DD8" w:rsidP="00B1314E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lastRenderedPageBreak/>
        <w:t>44.</w:t>
      </w:r>
      <w:r w:rsidRPr="00913DD8">
        <w:rPr>
          <w:noProof/>
        </w:rPr>
        <w:tab/>
        <w:t xml:space="preserve">Sun J, Li Y, Ling B, et al. High flow nasal cannula oxygen therapy versus non-invasive ventilation for chronic obstructive pulmonary disease with acute-moderate hypercapnic respiratory failure: an observational cohort study. </w:t>
      </w:r>
      <w:r w:rsidRPr="00913DD8">
        <w:rPr>
          <w:i/>
          <w:noProof/>
        </w:rPr>
        <w:t xml:space="preserve">Int J Chron Obstruct Pulmon Dis. </w:t>
      </w:r>
      <w:r w:rsidRPr="00913DD8">
        <w:rPr>
          <w:noProof/>
        </w:rPr>
        <w:t>2019;</w:t>
      </w:r>
      <w:r w:rsidR="00E264F1">
        <w:rPr>
          <w:noProof/>
        </w:rPr>
        <w:t xml:space="preserve"> </w:t>
      </w:r>
      <w:r w:rsidRPr="00913DD8">
        <w:rPr>
          <w:noProof/>
        </w:rPr>
        <w:t>14:1229-1237.</w:t>
      </w:r>
      <w:bookmarkStart w:id="7" w:name="_GoBack"/>
      <w:bookmarkEnd w:id="7"/>
    </w:p>
    <w:p w:rsidR="00ED56F0" w:rsidRPr="00C43A72" w:rsidRDefault="00913DD8" w:rsidP="00C43A72">
      <w:pPr>
        <w:spacing w:line="480" w:lineRule="auto"/>
        <w:ind w:left="720" w:hanging="720"/>
        <w:rPr>
          <w:noProof/>
        </w:rPr>
      </w:pPr>
      <w:r w:rsidRPr="00913DD8">
        <w:rPr>
          <w:noProof/>
        </w:rPr>
        <w:t>45.</w:t>
      </w:r>
      <w:r w:rsidRPr="00913DD8">
        <w:rPr>
          <w:noProof/>
        </w:rPr>
        <w:tab/>
        <w:t xml:space="preserve">Lee MK, Choi J, Park B, et al. High flow nasal cannulae oxygen therapy in acute-moderate hypercapnic respiratory failure. </w:t>
      </w:r>
      <w:r w:rsidRPr="00913DD8">
        <w:rPr>
          <w:i/>
          <w:noProof/>
        </w:rPr>
        <w:t xml:space="preserve">Clin Respir J </w:t>
      </w:r>
      <w:r w:rsidRPr="00913DD8">
        <w:rPr>
          <w:noProof/>
        </w:rPr>
        <w:t>2018;</w:t>
      </w:r>
      <w:r w:rsidR="00E264F1">
        <w:rPr>
          <w:noProof/>
        </w:rPr>
        <w:t xml:space="preserve"> </w:t>
      </w:r>
      <w:r w:rsidRPr="00913DD8">
        <w:rPr>
          <w:noProof/>
        </w:rPr>
        <w:t>12(6):2046-2056.</w:t>
      </w:r>
    </w:p>
    <w:sectPr w:rsidR="00ED56F0" w:rsidRPr="00C43A72" w:rsidSect="00EB75B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A3DB0" w:rsidRDefault="009A3DB0" w:rsidP="008E3531">
      <w:r>
        <w:separator/>
      </w:r>
    </w:p>
  </w:endnote>
  <w:endnote w:type="continuationSeparator" w:id="0">
    <w:p w:rsidR="009A3DB0" w:rsidRDefault="009A3DB0" w:rsidP="008E35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A3DB0" w:rsidRDefault="009A3DB0" w:rsidP="008E3531">
      <w:r>
        <w:separator/>
      </w:r>
    </w:p>
  </w:footnote>
  <w:footnote w:type="continuationSeparator" w:id="0">
    <w:p w:rsidR="009A3DB0" w:rsidRDefault="009A3DB0" w:rsidP="008E353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B75B6"/>
    <w:rsid w:val="001A6D57"/>
    <w:rsid w:val="00284534"/>
    <w:rsid w:val="003F003C"/>
    <w:rsid w:val="00431B51"/>
    <w:rsid w:val="00444C9F"/>
    <w:rsid w:val="00485AC1"/>
    <w:rsid w:val="00527023"/>
    <w:rsid w:val="005E4B86"/>
    <w:rsid w:val="00796D05"/>
    <w:rsid w:val="007D64D3"/>
    <w:rsid w:val="008E3531"/>
    <w:rsid w:val="00912706"/>
    <w:rsid w:val="00913DD8"/>
    <w:rsid w:val="0091790A"/>
    <w:rsid w:val="009266D8"/>
    <w:rsid w:val="009340D1"/>
    <w:rsid w:val="009A3DB0"/>
    <w:rsid w:val="009E6B31"/>
    <w:rsid w:val="00A41AC7"/>
    <w:rsid w:val="00B1314E"/>
    <w:rsid w:val="00B30376"/>
    <w:rsid w:val="00B52730"/>
    <w:rsid w:val="00C43A72"/>
    <w:rsid w:val="00C93EBB"/>
    <w:rsid w:val="00C94770"/>
    <w:rsid w:val="00E264F1"/>
    <w:rsid w:val="00EA3B34"/>
    <w:rsid w:val="00EA747F"/>
    <w:rsid w:val="00EB75B6"/>
    <w:rsid w:val="00ED56F0"/>
    <w:rsid w:val="00F55413"/>
    <w:rsid w:val="00FA1A48"/>
    <w:rsid w:val="00FD21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CC95C7"/>
  <w15:docId w15:val="{D4B46B9A-F2A1-415C-928F-AE7B6AB3B3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EB75B6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EB75B6"/>
    <w:rPr>
      <w:sz w:val="16"/>
      <w:szCs w:val="16"/>
    </w:rPr>
  </w:style>
  <w:style w:type="paragraph" w:styleId="a4">
    <w:name w:val="annotation text"/>
    <w:basedOn w:val="a"/>
    <w:link w:val="a5"/>
    <w:uiPriority w:val="99"/>
    <w:semiHidden/>
    <w:unhideWhenUsed/>
    <w:rsid w:val="00EB75B6"/>
    <w:rPr>
      <w:sz w:val="20"/>
    </w:rPr>
  </w:style>
  <w:style w:type="character" w:customStyle="1" w:styleId="a5">
    <w:name w:val="批注文字 字符"/>
    <w:basedOn w:val="a0"/>
    <w:link w:val="a4"/>
    <w:uiPriority w:val="99"/>
    <w:semiHidden/>
    <w:rsid w:val="00EB75B6"/>
    <w:rPr>
      <w:rFonts w:ascii="Times New Roman" w:eastAsia="Times New Roman" w:hAnsi="Times New Roman" w:cs="Times New Roman"/>
      <w:sz w:val="20"/>
      <w:szCs w:val="20"/>
    </w:rPr>
  </w:style>
  <w:style w:type="paragraph" w:styleId="a6">
    <w:name w:val="annotation subject"/>
    <w:basedOn w:val="a4"/>
    <w:next w:val="a4"/>
    <w:link w:val="a7"/>
    <w:uiPriority w:val="99"/>
    <w:semiHidden/>
    <w:unhideWhenUsed/>
    <w:rsid w:val="00EB75B6"/>
    <w:rPr>
      <w:b/>
      <w:bCs/>
    </w:rPr>
  </w:style>
  <w:style w:type="character" w:customStyle="1" w:styleId="a7">
    <w:name w:val="批注主题 字符"/>
    <w:basedOn w:val="a5"/>
    <w:link w:val="a6"/>
    <w:uiPriority w:val="99"/>
    <w:semiHidden/>
    <w:rsid w:val="00EB75B6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a8">
    <w:name w:val="Balloon Text"/>
    <w:basedOn w:val="a"/>
    <w:link w:val="a9"/>
    <w:uiPriority w:val="99"/>
    <w:semiHidden/>
    <w:unhideWhenUsed/>
    <w:rsid w:val="00EB75B6"/>
    <w:rPr>
      <w:rFonts w:ascii="Tahoma" w:hAnsi="Tahoma" w:cs="Tahoma"/>
      <w:sz w:val="16"/>
      <w:szCs w:val="16"/>
    </w:rPr>
  </w:style>
  <w:style w:type="character" w:customStyle="1" w:styleId="a9">
    <w:name w:val="批注框文本 字符"/>
    <w:basedOn w:val="a0"/>
    <w:link w:val="a8"/>
    <w:uiPriority w:val="99"/>
    <w:semiHidden/>
    <w:rsid w:val="00EB75B6"/>
    <w:rPr>
      <w:rFonts w:ascii="Tahoma" w:eastAsia="Times New Roman" w:hAnsi="Tahoma" w:cs="Tahoma"/>
      <w:sz w:val="16"/>
      <w:szCs w:val="16"/>
    </w:rPr>
  </w:style>
  <w:style w:type="paragraph" w:styleId="aa">
    <w:name w:val="header"/>
    <w:basedOn w:val="a"/>
    <w:link w:val="ab"/>
    <w:uiPriority w:val="99"/>
    <w:unhideWhenUsed/>
    <w:rsid w:val="00EB75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页眉 字符"/>
    <w:basedOn w:val="a0"/>
    <w:link w:val="aa"/>
    <w:uiPriority w:val="99"/>
    <w:rsid w:val="00EB75B6"/>
    <w:rPr>
      <w:rFonts w:ascii="Times New Roman" w:eastAsia="Times New Roman" w:hAnsi="Times New Roman" w:cs="Times New Roman"/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EB75B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d">
    <w:name w:val="页脚 字符"/>
    <w:basedOn w:val="a0"/>
    <w:link w:val="ac"/>
    <w:uiPriority w:val="99"/>
    <w:rsid w:val="00EB75B6"/>
    <w:rPr>
      <w:rFonts w:ascii="Times New Roman" w:eastAsia="Times New Roman" w:hAnsi="Times New Roman" w:cs="Times New Roman"/>
      <w:sz w:val="18"/>
      <w:szCs w:val="18"/>
    </w:rPr>
  </w:style>
  <w:style w:type="paragraph" w:styleId="ae">
    <w:name w:val="Revision"/>
    <w:hidden/>
    <w:uiPriority w:val="99"/>
    <w:semiHidden/>
    <w:rsid w:val="00EB75B6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table" w:styleId="af">
    <w:name w:val="Table Grid"/>
    <w:basedOn w:val="a1"/>
    <w:uiPriority w:val="59"/>
    <w:rsid w:val="00EB75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0"/>
    <w:rsid w:val="00EB75B6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EB75B6"/>
    <w:rPr>
      <w:rFonts w:ascii="Times New Roman" w:eastAsia="Times New Roman" w:hAnsi="Times New Roman" w:cs="Times New Roman"/>
      <w:noProof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9</Pages>
  <Words>3468</Words>
  <Characters>19768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sh University Medical Center</Company>
  <LinksUpToDate>false</LinksUpToDate>
  <CharactersWithSpaces>23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sh</dc:creator>
  <cp:lastModifiedBy>净 過</cp:lastModifiedBy>
  <cp:revision>16</cp:revision>
  <dcterms:created xsi:type="dcterms:W3CDTF">2020-12-17T04:28:00Z</dcterms:created>
  <dcterms:modified xsi:type="dcterms:W3CDTF">2020-12-18T05:10:00Z</dcterms:modified>
</cp:coreProperties>
</file>